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87D148" w14:textId="77777777" w:rsidR="00B229E4" w:rsidRPr="005B518A" w:rsidRDefault="00B229E4" w:rsidP="00B229E4">
      <w:pPr>
        <w:spacing w:after="240" w:line="480" w:lineRule="auto"/>
        <w:rPr>
          <w:rFonts w:ascii="Times New Roman" w:hAnsi="Times New Roman" w:cs="Times New Roman"/>
          <w:b/>
          <w:i/>
          <w:sz w:val="24"/>
          <w:szCs w:val="24"/>
          <w:lang w:val="en-US"/>
        </w:rPr>
      </w:pPr>
      <w:r>
        <w:rPr>
          <w:rFonts w:ascii="Times New Roman" w:hAnsi="Times New Roman" w:cs="Times New Roman"/>
          <w:b/>
          <w:i/>
          <w:sz w:val="24"/>
          <w:szCs w:val="24"/>
          <w:lang w:val="en-US"/>
        </w:rPr>
        <w:t>Imprints of tropical niche conservatism and historical dispersion in the radiation of Tyrannidae</w:t>
      </w:r>
    </w:p>
    <w:p w14:paraId="0C746252" w14:textId="77777777" w:rsidR="00B229E4" w:rsidRPr="00B86404" w:rsidRDefault="00B229E4" w:rsidP="00B229E4">
      <w:pPr>
        <w:spacing w:after="0" w:line="480" w:lineRule="auto"/>
        <w:rPr>
          <w:rFonts w:ascii="Times New Roman" w:hAnsi="Times New Roman" w:cs="Times New Roman"/>
          <w:sz w:val="24"/>
          <w:szCs w:val="24"/>
        </w:rPr>
      </w:pPr>
      <w:r w:rsidRPr="00B86404">
        <w:rPr>
          <w:rFonts w:ascii="Times New Roman" w:hAnsi="Times New Roman" w:cs="Times New Roman"/>
          <w:sz w:val="24"/>
          <w:szCs w:val="24"/>
        </w:rPr>
        <w:t>Alina van Dijk</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Gabriel Nakamura</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Arthur V. Rodrigues</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Renan Maestri</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Leandro D.S. Duarte</w:t>
      </w:r>
      <w:r w:rsidRPr="00B15785">
        <w:rPr>
          <w:rFonts w:ascii="Times New Roman" w:hAnsi="Times New Roman" w:cs="Times New Roman"/>
          <w:sz w:val="24"/>
          <w:szCs w:val="24"/>
          <w:vertAlign w:val="superscript"/>
        </w:rPr>
        <w:t>1</w:t>
      </w:r>
    </w:p>
    <w:p w14:paraId="67EC88E0" w14:textId="77777777" w:rsidR="00B229E4" w:rsidRPr="00B15785" w:rsidRDefault="00B229E4" w:rsidP="00B229E4">
      <w:pPr>
        <w:spacing w:after="240" w:line="480" w:lineRule="auto"/>
        <w:rPr>
          <w:rFonts w:ascii="Times New Roman" w:hAnsi="Times New Roman" w:cs="Times New Roman"/>
          <w:sz w:val="24"/>
          <w:szCs w:val="24"/>
        </w:rPr>
      </w:pPr>
      <w:r w:rsidRPr="00B86404">
        <w:rPr>
          <w:rFonts w:ascii="Times New Roman" w:hAnsi="Times New Roman" w:cs="Times New Roman"/>
          <w:sz w:val="24"/>
          <w:szCs w:val="24"/>
          <w:vertAlign w:val="superscript"/>
        </w:rPr>
        <w:t>1</w:t>
      </w:r>
      <w:r w:rsidRPr="00B86404">
        <w:rPr>
          <w:rFonts w:ascii="Times New Roman" w:hAnsi="Times New Roman" w:cs="Times New Roman"/>
          <w:sz w:val="24"/>
          <w:szCs w:val="24"/>
        </w:rPr>
        <w:t>Programa de Pós-Graduação em Ecologia, Universidade Federal do Rio Grande do Sul</w:t>
      </w:r>
      <w:r>
        <w:rPr>
          <w:rFonts w:ascii="Times New Roman" w:hAnsi="Times New Roman" w:cs="Times New Roman"/>
          <w:sz w:val="24"/>
          <w:szCs w:val="24"/>
        </w:rPr>
        <w:t>, Porto Alegre RS, Brazil.</w:t>
      </w:r>
    </w:p>
    <w:p w14:paraId="784BF634" w14:textId="77777777" w:rsidR="00B229E4" w:rsidRPr="00B86404" w:rsidRDefault="00B229E4" w:rsidP="00B229E4">
      <w:pPr>
        <w:pStyle w:val="SemEspaamento"/>
        <w:spacing w:line="480" w:lineRule="auto"/>
        <w:jc w:val="both"/>
        <w:rPr>
          <w:rFonts w:ascii="Times New Roman" w:hAnsi="Times New Roman" w:cs="Times New Roman"/>
          <w:b/>
          <w:sz w:val="24"/>
          <w:szCs w:val="24"/>
          <w:lang w:val="en-US"/>
        </w:rPr>
      </w:pPr>
      <w:commentRangeStart w:id="0"/>
      <w:r>
        <w:rPr>
          <w:rFonts w:ascii="Times New Roman" w:hAnsi="Times New Roman" w:cs="Times New Roman"/>
          <w:b/>
          <w:sz w:val="24"/>
          <w:szCs w:val="24"/>
          <w:lang w:val="en-US"/>
        </w:rPr>
        <w:t>ABSTRACT</w:t>
      </w:r>
      <w:commentRangeEnd w:id="0"/>
      <w:r>
        <w:rPr>
          <w:rStyle w:val="Refdecomentrio"/>
          <w:rFonts w:asciiTheme="minorHAnsi" w:eastAsiaTheme="minorHAnsi" w:hAnsiTheme="minorHAnsi" w:cstheme="minorBidi"/>
          <w:lang w:val="pt-BR" w:eastAsia="en-US"/>
        </w:rPr>
        <w:commentReference w:id="0"/>
      </w:r>
    </w:p>
    <w:p w14:paraId="15311A43" w14:textId="77777777" w:rsidR="00B229E4" w:rsidRDefault="00B229E4" w:rsidP="00B229E4">
      <w:pPr>
        <w:pStyle w:val="SemEspaamento"/>
        <w:spacing w:line="480" w:lineRule="auto"/>
        <w:ind w:firstLine="708"/>
        <w:jc w:val="both"/>
        <w:rPr>
          <w:rFonts w:ascii="Times New Roman" w:hAnsi="Times New Roman" w:cs="Times New Roman"/>
          <w:sz w:val="24"/>
          <w:szCs w:val="24"/>
          <w:lang w:val="en-US" w:eastAsia="en-US"/>
        </w:rPr>
      </w:pPr>
      <w:r>
        <w:rPr>
          <w:rFonts w:ascii="Times New Roman" w:hAnsi="Times New Roman" w:cs="Times New Roman"/>
          <w:sz w:val="24"/>
          <w:szCs w:val="24"/>
          <w:lang w:val="en-US" w:eastAsia="en-US"/>
        </w:rPr>
        <w:t>Past events can influence the diversity patterns that we observe in present day assemblages, and the understanding of the effects of historical process impose the need to integrate tools able to access both past and present-day patterns of communities. Recently, was argued that phylogenetic overdispersion and clustering can shed light on the relative importance of in situ speciation and historical dispersal. In this work we showed that for a correct assessment of historical events on present day communities we need to adopt an integrated framework that considers both present day phylogenetic patterns with ancestral character reconstruction tools. We tested two concurrent hypothesis (Tropical Niche Conservatism – TNC and Out of The Tropics - OTT) in which the distinction among them is only possible through the use of this integrated framework. We mapped Tyrannidae richness through the Americas, and quantified the age and phylogenetic diversity of each assemblage based on a time-calibrated phylogenetic hypothesis. We found that the mean age of tropical assemblages is higher than temperate ones, and that temperate assemblages are a result of closely related species that recently colonize this region, indicating that Tyrannidae assemblages was strongly influenced by historical effect related to the older colonization of the tropical region compared to temperate regions, that presented recent and infrequent events of dispersal resulting in clustered recent assemblages, an evidence for TNC.</w:t>
      </w:r>
    </w:p>
    <w:p w14:paraId="17C92913" w14:textId="77777777" w:rsidR="00B229E4" w:rsidRPr="005B518A" w:rsidRDefault="00B229E4" w:rsidP="00B229E4">
      <w:pPr>
        <w:pStyle w:val="Default"/>
        <w:spacing w:after="240" w:line="480" w:lineRule="auto"/>
        <w:rPr>
          <w:rFonts w:ascii="Times New Roman" w:eastAsia="Times New Roman" w:hAnsi="Times New Roman" w:cs="Times New Roman"/>
          <w:lang w:val="en"/>
        </w:rPr>
      </w:pPr>
      <w:r w:rsidRPr="00B86404">
        <w:rPr>
          <w:rFonts w:ascii="Times New Roman" w:hAnsi="Times New Roman" w:cs="Times New Roman"/>
          <w:b/>
          <w:lang w:val="en-US"/>
        </w:rPr>
        <w:lastRenderedPageBreak/>
        <w:t xml:space="preserve">Keywords: </w:t>
      </w:r>
      <w:r>
        <w:rPr>
          <w:rFonts w:ascii="Times New Roman" w:eastAsia="Times New Roman" w:hAnsi="Times New Roman" w:cs="Times New Roman"/>
          <w:lang w:val="en"/>
        </w:rPr>
        <w:t>historical</w:t>
      </w:r>
      <w:r w:rsidRPr="00B86404">
        <w:rPr>
          <w:rFonts w:ascii="Times New Roman" w:eastAsia="Times New Roman" w:hAnsi="Times New Roman" w:cs="Times New Roman"/>
          <w:lang w:val="en"/>
        </w:rPr>
        <w:t xml:space="preserve"> dispersal,</w:t>
      </w:r>
      <w:r>
        <w:rPr>
          <w:rFonts w:ascii="Times New Roman" w:eastAsia="Times New Roman" w:hAnsi="Times New Roman" w:cs="Times New Roman"/>
          <w:lang w:val="en"/>
        </w:rPr>
        <w:t xml:space="preserve"> in situ speciation, assemblage age,</w:t>
      </w:r>
      <w:r w:rsidRPr="00B86404">
        <w:rPr>
          <w:rFonts w:ascii="Times New Roman" w:eastAsia="Times New Roman" w:hAnsi="Times New Roman" w:cs="Times New Roman"/>
          <w:lang w:val="en"/>
        </w:rPr>
        <w:t xml:space="preserve"> birds</w:t>
      </w:r>
      <w:r>
        <w:rPr>
          <w:rFonts w:ascii="Times New Roman" w:eastAsia="Times New Roman" w:hAnsi="Times New Roman" w:cs="Times New Roman"/>
          <w:lang w:val="en"/>
        </w:rPr>
        <w:t xml:space="preserve">, phylogenetic patterns, tropical niche conservatism, out of the tropics. </w:t>
      </w:r>
    </w:p>
    <w:p w14:paraId="1B39823D" w14:textId="77777777" w:rsidR="00B229E4" w:rsidRDefault="00B229E4" w:rsidP="00B229E4">
      <w:pPr>
        <w:pStyle w:val="Default"/>
        <w:spacing w:line="480" w:lineRule="auto"/>
        <w:rPr>
          <w:rFonts w:ascii="Times New Roman" w:hAnsi="Times New Roman" w:cs="Times New Roman"/>
          <w:b/>
          <w:lang w:val="en-US"/>
        </w:rPr>
      </w:pPr>
      <w:r w:rsidRPr="00B86404">
        <w:rPr>
          <w:rFonts w:ascii="Times New Roman" w:hAnsi="Times New Roman" w:cs="Times New Roman"/>
          <w:b/>
          <w:lang w:val="en-US"/>
        </w:rPr>
        <w:t>INTRODUCTION</w:t>
      </w:r>
    </w:p>
    <w:p w14:paraId="08462AD1" w14:textId="77777777" w:rsidR="00B229E4" w:rsidRDefault="00B229E4" w:rsidP="00B229E4">
      <w:pPr>
        <w:pStyle w:val="Default"/>
        <w:spacing w:line="480" w:lineRule="auto"/>
        <w:rPr>
          <w:rFonts w:ascii="Times New Roman" w:hAnsi="Times New Roman" w:cs="Times New Roman"/>
          <w:bCs/>
          <w:lang w:val="en-US"/>
        </w:rPr>
      </w:pPr>
      <w:r>
        <w:rPr>
          <w:rFonts w:ascii="Times New Roman" w:hAnsi="Times New Roman" w:cs="Times New Roman"/>
          <w:bCs/>
          <w:lang w:val="en-US"/>
        </w:rPr>
        <w:t xml:space="preserve">The diversity observed in the tropics and the search for the factors that originated this diversity and its difference with temperate region is a topic of great attention in ecological agenda </w:t>
      </w:r>
      <w:r w:rsidRPr="00B86404">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 Nat","id":"ITEM-1","issue":"2","issued":{"date-parts":[["2004"]]},"page":"192-211","title":"On the Generality of the Latitudinal Diversity Gradient","type":"article-journal","volume":"163"},"uris":["http://www.mendeley.com/documents/?uuid=85322750-b0f3-33c1-9da0-4827cb56dc4c","http://www.mendeley.com/documents/?uuid=e259bde7-22b4-42d1-91aa-eefb84c5330b"]},{"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2602bbc-13dd-3dca-aa00-c090f5ae4638","http://www.mendeley.com/documents/?uuid=140d5692-be2a-451d-a668-c484eee3321e"]},{"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http://www.mendeley.com/documents/?uuid=f5b003d6-7734-4ce5-b4f2-5af0ca0fea77"]},{"id":"ITEM-4","itemData":{"author":[{"dropping-particle":"","family":"Hawkins","given":"Bradford A.","non-dropping-particle":"","parse-names":false,"suffix":""}],"container-title":"Trends in Ecology and Evolution","id":"ITEM-4","issued":{"date-parts":[["2001"]]},"title":"Ecology's oldest pattern?","type":"article-journal","volume":"16"},"uris":["http://www.mendeley.com/documents/?uuid=015e0372-a1da-3e40-97bf-af3c1f065186","http://www.mendeley.com/documents/?uuid=8199e271-b562-4b73-8c50-0326b19f1b75"]}],"mendeley":{"formattedCitation":"(Hawkins, 2001; Hillebrand, 2004; Jablonski, Roy, &amp; Valentine, 2006; Wiens &amp; Graham, 2005)","plainTextFormattedCitation":"(Hawkins, 2001; Hillebrand, 2004; Jablonski, Roy, &amp; Valentine, 2006; Wiens &amp; Graham, 2005)","previouslyFormattedCitation":"(Hawkins 2001, Hillebrand 2004, Wiens and Graham 2005, Jablonski et al. 2006)"},"properties":{"noteIndex":0},"schema":"https://github.com/citation-style-language/schema/raw/master/csl-citation.json"}</w:instrText>
      </w:r>
      <w:r w:rsidRPr="00B86404">
        <w:rPr>
          <w:rFonts w:ascii="Times New Roman" w:hAnsi="Times New Roman" w:cs="Times New Roman"/>
          <w:lang w:val="en-US"/>
        </w:rPr>
        <w:fldChar w:fldCharType="separate"/>
      </w:r>
      <w:r w:rsidRPr="006E1E98">
        <w:rPr>
          <w:rFonts w:ascii="Times New Roman" w:hAnsi="Times New Roman" w:cs="Times New Roman"/>
          <w:noProof/>
          <w:lang w:val="en-US"/>
        </w:rPr>
        <w:t>(Hawkins, 2001; Hillebrand, 2004; Jablonski, Roy, &amp; Valentine, 2006; Wiens &amp; Graham, 2005)</w:t>
      </w:r>
      <w:r w:rsidRPr="00B86404">
        <w:rPr>
          <w:rFonts w:ascii="Times New Roman" w:hAnsi="Times New Roman" w:cs="Times New Roman"/>
          <w:lang w:val="en-US"/>
        </w:rPr>
        <w:fldChar w:fldCharType="end"/>
      </w:r>
      <w:r>
        <w:rPr>
          <w:rFonts w:ascii="Times New Roman" w:hAnsi="Times New Roman" w:cs="Times New Roman"/>
          <w:bCs/>
          <w:lang w:val="en-US"/>
        </w:rPr>
        <w:t>. In situ speciation and historical dispersion are supposed to generate the differences in diversity observed among tropical and temperate regions, and some empirical evidence based on diversity patterns supported the effects of these mechanisms in some groups (e.g. Crouch et al. 2018).</w:t>
      </w:r>
    </w:p>
    <w:p w14:paraId="06E54070" w14:textId="77777777" w:rsidR="00B229E4" w:rsidRDefault="00B229E4" w:rsidP="00B229E4">
      <w:pPr>
        <w:pStyle w:val="Default"/>
        <w:spacing w:line="480" w:lineRule="auto"/>
        <w:rPr>
          <w:rFonts w:ascii="Times New Roman" w:hAnsi="Times New Roman" w:cs="Times New Roman"/>
          <w:lang w:val="en-US"/>
        </w:rPr>
      </w:pPr>
      <w:r>
        <w:rPr>
          <w:rFonts w:ascii="Times New Roman" w:hAnsi="Times New Roman" w:cs="Times New Roman"/>
          <w:bCs/>
          <w:lang w:val="en-US"/>
        </w:rPr>
        <w:tab/>
        <w:t>Particularly, two concurrent hypotheses highlight in situ speciation and historical movements of species (historical dispersal) as central mechanisms to explain the diversity in the tropics and its differences regarding temperate regions. While Tropical Niche Conservatism (</w:t>
      </w:r>
      <w:r w:rsidRPr="00B86404">
        <w:rPr>
          <w:rFonts w:ascii="Times New Roman" w:hAnsi="Times New Roman" w:cs="Times New Roman"/>
          <w:lang w:val="en-US"/>
        </w:rPr>
        <w:t>TNC</w:t>
      </w:r>
      <w:r>
        <w:rPr>
          <w:rFonts w:ascii="Times New Roman" w:hAnsi="Times New Roman" w:cs="Times New Roman"/>
          <w:lang w:val="en-US"/>
        </w:rPr>
        <w:t>) assumes that the</w:t>
      </w:r>
      <w:r w:rsidRPr="00B86404">
        <w:rPr>
          <w:rFonts w:ascii="Times New Roman" w:hAnsi="Times New Roman" w:cs="Times New Roman"/>
          <w:lang w:val="en-US"/>
        </w:rPr>
        <w:t xml:space="preserve"> clades originated in the tropics</w:t>
      </w:r>
      <w:r>
        <w:rPr>
          <w:rFonts w:ascii="Times New Roman" w:hAnsi="Times New Roman" w:cs="Times New Roman"/>
          <w:lang w:val="en-US"/>
        </w:rPr>
        <w:t>, diversified</w:t>
      </w:r>
      <w:r w:rsidRPr="00B86404">
        <w:rPr>
          <w:rFonts w:ascii="Times New Roman" w:hAnsi="Times New Roman" w:cs="Times New Roman"/>
          <w:lang w:val="en-US"/>
        </w:rPr>
        <w:t xml:space="preserve"> </w:t>
      </w:r>
      <w:r>
        <w:rPr>
          <w:rFonts w:ascii="Times New Roman" w:hAnsi="Times New Roman" w:cs="Times New Roman"/>
          <w:lang w:val="en-US"/>
        </w:rPr>
        <w:t xml:space="preserve">locally </w:t>
      </w:r>
      <w:r w:rsidRPr="00B86404">
        <w:rPr>
          <w:rFonts w:ascii="Times New Roman" w:hAnsi="Times New Roman" w:cs="Times New Roman"/>
          <w:lang w:val="en-US"/>
        </w:rPr>
        <w:t>and then a subset of them spread to temperate biomes</w:t>
      </w:r>
      <w:r>
        <w:rPr>
          <w:rFonts w:ascii="Times New Roman" w:hAnsi="Times New Roman" w:cs="Times New Roman"/>
          <w:lang w:val="en-US"/>
        </w:rPr>
        <w:t xml:space="preserve"> </w:t>
      </w:r>
      <w:r w:rsidRPr="00B86404">
        <w:rPr>
          <w:rFonts w:ascii="Times New Roman" w:hAnsi="Times New Roman" w:cs="Times New Roman"/>
          <w:noProof/>
          <w:lang w:val="en-US"/>
        </w:rPr>
        <w:t xml:space="preserve">(Wiens &amp; Donoghue 2004; Jansson </w:t>
      </w:r>
      <w:r w:rsidRPr="00B86404">
        <w:rPr>
          <w:rFonts w:ascii="Times New Roman" w:hAnsi="Times New Roman" w:cs="Times New Roman"/>
          <w:i/>
          <w:noProof/>
          <w:lang w:val="en-US"/>
        </w:rPr>
        <w:t>et al.</w:t>
      </w:r>
      <w:r w:rsidRPr="00B86404">
        <w:rPr>
          <w:rFonts w:ascii="Times New Roman" w:hAnsi="Times New Roman" w:cs="Times New Roman"/>
          <w:noProof/>
          <w:lang w:val="en-US"/>
        </w:rPr>
        <w:t xml:space="preserve"> 2013; Duchêne &amp; Cardillo 2015</w:t>
      </w:r>
      <w:r>
        <w:rPr>
          <w:rFonts w:ascii="Times New Roman" w:hAnsi="Times New Roman" w:cs="Times New Roman"/>
          <w:lang w:val="en-US"/>
        </w:rPr>
        <w:t xml:space="preserve">), Out of The Tropics (OTT) </w:t>
      </w:r>
      <w:r w:rsidRPr="00B86404">
        <w:rPr>
          <w:rFonts w:ascii="Times New Roman" w:hAnsi="Times New Roman" w:cs="Times New Roman"/>
          <w:lang w:val="en-US"/>
        </w:rPr>
        <w:t xml:space="preserve">suggests that most clades originated in the tropics, but these clades </w:t>
      </w:r>
      <w:r>
        <w:rPr>
          <w:rFonts w:ascii="Times New Roman" w:hAnsi="Times New Roman" w:cs="Times New Roman"/>
          <w:lang w:val="en-US"/>
        </w:rPr>
        <w:t>presented frequent dispersion to temperate zones (</w:t>
      </w:r>
      <w:r w:rsidRPr="00B86404">
        <w:rPr>
          <w:rFonts w:ascii="Times New Roman" w:hAnsi="Times New Roman" w:cs="Times New Roman"/>
          <w:noProof/>
          <w:lang w:val="en-US"/>
        </w:rPr>
        <w:t xml:space="preserve">Jablonski </w:t>
      </w:r>
      <w:r w:rsidRPr="00B86404">
        <w:rPr>
          <w:rFonts w:ascii="Times New Roman" w:hAnsi="Times New Roman" w:cs="Times New Roman"/>
          <w:i/>
          <w:noProof/>
          <w:lang w:val="en-US"/>
        </w:rPr>
        <w:t>et al.</w:t>
      </w:r>
      <w:r w:rsidRPr="00B86404">
        <w:rPr>
          <w:rFonts w:ascii="Times New Roman" w:hAnsi="Times New Roman" w:cs="Times New Roman"/>
          <w:noProof/>
          <w:lang w:val="en-US"/>
        </w:rPr>
        <w:t xml:space="preserve"> 2006; Mittelbach </w:t>
      </w:r>
      <w:r w:rsidRPr="00B86404">
        <w:rPr>
          <w:rFonts w:ascii="Times New Roman" w:hAnsi="Times New Roman" w:cs="Times New Roman"/>
          <w:i/>
          <w:noProof/>
          <w:lang w:val="en-US"/>
        </w:rPr>
        <w:t>et al.</w:t>
      </w:r>
      <w:r w:rsidRPr="00B86404">
        <w:rPr>
          <w:rFonts w:ascii="Times New Roman" w:hAnsi="Times New Roman" w:cs="Times New Roman"/>
          <w:noProof/>
          <w:lang w:val="en-US"/>
        </w:rPr>
        <w:t xml:space="preserve"> 2007; Jansson </w:t>
      </w:r>
      <w:r w:rsidRPr="00B86404">
        <w:rPr>
          <w:rFonts w:ascii="Times New Roman" w:hAnsi="Times New Roman" w:cs="Times New Roman"/>
          <w:i/>
          <w:noProof/>
          <w:lang w:val="en-US"/>
        </w:rPr>
        <w:t>et al.</w:t>
      </w:r>
      <w:r w:rsidRPr="00B86404">
        <w:rPr>
          <w:rFonts w:ascii="Times New Roman" w:hAnsi="Times New Roman" w:cs="Times New Roman"/>
          <w:noProof/>
          <w:lang w:val="en-US"/>
        </w:rPr>
        <w:t xml:space="preserve"> 2013; Duchêne &amp; Cardillo 2015</w:t>
      </w:r>
      <w:r>
        <w:rPr>
          <w:rFonts w:ascii="Times New Roman" w:hAnsi="Times New Roman" w:cs="Times New Roman"/>
          <w:lang w:val="en-US"/>
        </w:rPr>
        <w:t>). Therefore, TNC and OTT differ in the timing and frequency of historical dispersal, in the first being infrequently and late, whereas the second being frequent and continuous during evolution of species.</w:t>
      </w:r>
    </w:p>
    <w:p w14:paraId="23E5B81F" w14:textId="77777777" w:rsidR="00B229E4" w:rsidRDefault="00B229E4" w:rsidP="00B229E4">
      <w:pPr>
        <w:pStyle w:val="Default"/>
        <w:spacing w:line="480" w:lineRule="auto"/>
        <w:rPr>
          <w:rFonts w:ascii="Times New Roman" w:hAnsi="Times New Roman" w:cs="Times New Roman"/>
          <w:lang w:val="en-US"/>
        </w:rPr>
      </w:pPr>
      <w:r>
        <w:rPr>
          <w:rFonts w:ascii="Times New Roman" w:hAnsi="Times New Roman" w:cs="Times New Roman"/>
          <w:lang w:val="en-US"/>
        </w:rPr>
        <w:tab/>
        <w:t xml:space="preserve">Since both OTT and TNC hypothesis are concordant regarding the role of in situ speciation in the tropics, differentiating between them necessarily pass through the estimation of a measure that explicitly consider the timing of migration events (specific time for TNC and diffused for OTT.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bfd436a6-6b0c-4cdb-a2d2-87b85791cf57"]}],"mendeley":{"formattedCitation":"(Crouch, Capurucho, Hackett, &amp; Bates, 2019)","manualFormatting":"Crouch et al. (2019)","plainTextFormattedCitation":"(Crouch, Capurucho, Hackett, &amp; Bates, 2019)","previouslyFormattedCitation":"(Crouch et al. 2019)"},"properties":{"noteIndex":0},"schema":"https://github.com/citation-style-language/schema/raw/master/csl-citation.json"}</w:instrText>
      </w:r>
      <w:r>
        <w:rPr>
          <w:rFonts w:ascii="Times New Roman" w:hAnsi="Times New Roman" w:cs="Times New Roman"/>
          <w:lang w:val="en-US"/>
        </w:rPr>
        <w:fldChar w:fldCharType="separate"/>
      </w:r>
      <w:r w:rsidRPr="006D7A4B">
        <w:rPr>
          <w:rFonts w:ascii="Times New Roman" w:hAnsi="Times New Roman" w:cs="Times New Roman"/>
          <w:noProof/>
          <w:lang w:val="en-US"/>
        </w:rPr>
        <w:t xml:space="preserve">Crouch et al. </w:t>
      </w:r>
      <w:r>
        <w:rPr>
          <w:rFonts w:ascii="Times New Roman" w:hAnsi="Times New Roman" w:cs="Times New Roman"/>
          <w:noProof/>
          <w:lang w:val="en-US"/>
        </w:rPr>
        <w:t>(</w:t>
      </w:r>
      <w:r w:rsidRPr="006D7A4B">
        <w:rPr>
          <w:rFonts w:ascii="Times New Roman" w:hAnsi="Times New Roman" w:cs="Times New Roman"/>
          <w:noProof/>
          <w:lang w:val="en-US"/>
        </w:rPr>
        <w:t>2019)</w:t>
      </w:r>
      <w:r>
        <w:rPr>
          <w:rFonts w:ascii="Times New Roman" w:hAnsi="Times New Roman" w:cs="Times New Roman"/>
          <w:lang w:val="en-US"/>
        </w:rPr>
        <w:fldChar w:fldCharType="end"/>
      </w:r>
      <w:r>
        <w:rPr>
          <w:rFonts w:ascii="Times New Roman" w:hAnsi="Times New Roman" w:cs="Times New Roman"/>
          <w:lang w:val="en-US"/>
        </w:rPr>
        <w:t xml:space="preserve"> argued that the relative </w:t>
      </w:r>
      <w:r>
        <w:rPr>
          <w:rFonts w:ascii="Times New Roman" w:hAnsi="Times New Roman" w:cs="Times New Roman"/>
          <w:lang w:val="en-US"/>
        </w:rPr>
        <w:lastRenderedPageBreak/>
        <w:t xml:space="preserve">importance of in situ speciation and historical dispersal can be identified by calculating a measure of phylogenetic diversity that estimate the mean phylogenetic distance among species in an assemblage (ses.MPD and ses.MNTD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Ackerly, McPeek, &amp; Donoghue, 2002)","plainTextFormattedCitation":"(Webb, Ackerly, McPeek, &amp; Donoghue, 2002)","previouslyFormattedCitation":"(Webb et al. 2002)"},"properties":{"noteIndex":0},"schema":"https://github.com/citation-style-language/schema/raw/master/csl-citation.json"}</w:instrText>
      </w:r>
      <w:r>
        <w:rPr>
          <w:rFonts w:ascii="Times New Roman" w:hAnsi="Times New Roman" w:cs="Times New Roman"/>
          <w:lang w:val="en-US"/>
        </w:rPr>
        <w:fldChar w:fldCharType="separate"/>
      </w:r>
      <w:r w:rsidRPr="006E1E98">
        <w:rPr>
          <w:rFonts w:ascii="Times New Roman" w:hAnsi="Times New Roman" w:cs="Times New Roman"/>
          <w:noProof/>
          <w:lang w:val="en-US"/>
        </w:rPr>
        <w:t>(Webb, Ackerly, McPeek, &amp; Donoghue, 2002)</w:t>
      </w:r>
      <w:r>
        <w:rPr>
          <w:rFonts w:ascii="Times New Roman" w:hAnsi="Times New Roman" w:cs="Times New Roman"/>
          <w:lang w:val="en-US"/>
        </w:rPr>
        <w:fldChar w:fldCharType="end"/>
      </w:r>
      <w:r>
        <w:rPr>
          <w:rFonts w:ascii="Times New Roman" w:hAnsi="Times New Roman" w:cs="Times New Roman"/>
          <w:lang w:val="en-US"/>
        </w:rPr>
        <w:t>. The rationale behind the use of this metric is that assemblages that present low phylogenetic diversity (positive values of ses.MPD or ses.MNTD) are an indicative of great contribution of in situ speciation (Figure 1A), whereas communities with high phylogenetic diversity than expected by species richness are supposed to be assembled mainly by events of historical dispersal. However, the amount of phylogenetic diversity in an assemblage does not indicate the ways in which diversity arose, if by means of historical dispersion or in situ speciation, that is central to differentiate between hypothesis that evoke historical process, like TNC and OTT.</w:t>
      </w:r>
    </w:p>
    <w:p w14:paraId="3ED52FEA" w14:textId="77777777" w:rsidR="00B229E4" w:rsidRDefault="00B229E4" w:rsidP="00B229E4">
      <w:pPr>
        <w:pStyle w:val="Default"/>
        <w:spacing w:line="480" w:lineRule="auto"/>
        <w:rPr>
          <w:rFonts w:ascii="Times New Roman" w:hAnsi="Times New Roman" w:cs="Times New Roman"/>
          <w:lang w:val="en-US"/>
        </w:rPr>
      </w:pPr>
      <w:r>
        <w:rPr>
          <w:rFonts w:ascii="Times New Roman" w:hAnsi="Times New Roman" w:cs="Times New Roman"/>
          <w:lang w:val="en-US"/>
        </w:rPr>
        <w:tab/>
        <w:t>Figure 1 illustrate the problem regarding the use of MNTD or MPD to infer the relative importance of past events of historical dispersion and in situ speciation. Suppose two communities (island 1 and island 2), both presenting low phylogenetic diversity. Following the proposition of Crouch et al. (2018) both islands are shaped mainly by in situ speciation, since the assemblages are composed of closely related species. However, the same phylogenetic pattern could be obtained by events of historical dispersion (B) if the ancestors of present-day species came from other island than that we observed in the present distribution of species. The information of ancestral areas would not be available if we use a phylogenetic diversity metric that consider only present-day patterns.</w:t>
      </w:r>
    </w:p>
    <w:p w14:paraId="139BF5C2" w14:textId="77777777" w:rsidR="00B229E4" w:rsidRPr="00B86404" w:rsidRDefault="00B229E4" w:rsidP="00B229E4">
      <w:pPr>
        <w:pStyle w:val="Default"/>
        <w:spacing w:line="480" w:lineRule="auto"/>
        <w:rPr>
          <w:rFonts w:ascii="Times New Roman" w:eastAsia="Times New Roman" w:hAnsi="Times New Roman" w:cs="Times New Roman"/>
          <w:lang w:val="en"/>
        </w:rPr>
      </w:pPr>
      <w:r>
        <w:rPr>
          <w:rFonts w:ascii="Times New Roman" w:hAnsi="Times New Roman" w:cs="Times New Roman"/>
          <w:lang w:val="en-US"/>
        </w:rPr>
        <w:tab/>
        <w:t xml:space="preserve">In this work we proposed a new methodological approach that explicitly consider the timing of ancestral migration events to differentiate among the two situations presented in Figure 1. Assemblages shaped mainly by in situ speciation must be occupied by species that presented a conservatism of the occurrence area during the </w:t>
      </w:r>
      <w:r>
        <w:rPr>
          <w:rFonts w:ascii="Times New Roman" w:hAnsi="Times New Roman" w:cs="Times New Roman"/>
          <w:lang w:val="en-US"/>
        </w:rPr>
        <w:lastRenderedPageBreak/>
        <w:t>evolutionary trajectory of the lineage (Figure 1A), resulting in older assemblages than that in which historical dispersion plays an important role, since the ancestors changed their habitat to the new one that we current observe the occurrence of that species (Figure 1B) resulting in more recent assemblages. We applied the new framework to test the two hypothesis that explicitly consider the timing and frequency of historical dispersal: OTT and TNC. Expectations regarding phylogenetic patterns and assemblage ages accordingly OTT and TNC are presented in Table S1.</w:t>
      </w:r>
    </w:p>
    <w:p w14:paraId="612FCD78" w14:textId="77777777" w:rsidR="00B229E4" w:rsidRPr="00B86404" w:rsidRDefault="00B229E4" w:rsidP="00B229E4">
      <w:pPr>
        <w:spacing w:after="0" w:line="480" w:lineRule="auto"/>
        <w:rPr>
          <w:rFonts w:ascii="Times New Roman" w:eastAsia="Times New Roman" w:hAnsi="Times New Roman" w:cs="Times New Roman"/>
          <w:sz w:val="24"/>
          <w:szCs w:val="24"/>
          <w:lang w:val="en"/>
        </w:rPr>
      </w:pPr>
      <w:r w:rsidRPr="00B86404">
        <w:rPr>
          <w:rFonts w:ascii="Times New Roman" w:eastAsia="Times New Roman" w:hAnsi="Times New Roman" w:cs="Times New Roman"/>
          <w:sz w:val="24"/>
          <w:szCs w:val="24"/>
          <w:lang w:val="en"/>
        </w:rPr>
        <w:br w:type="page"/>
      </w:r>
    </w:p>
    <w:p w14:paraId="01EA6511" w14:textId="77777777" w:rsidR="00B229E4" w:rsidRPr="00B86404" w:rsidRDefault="00B229E4" w:rsidP="00B229E4">
      <w:pPr>
        <w:spacing w:after="0" w:line="480" w:lineRule="auto"/>
        <w:rPr>
          <w:rFonts w:ascii="Times New Roman" w:hAnsi="Times New Roman" w:cs="Times New Roman"/>
          <w:noProof/>
          <w:sz w:val="24"/>
          <w:szCs w:val="24"/>
          <w:lang w:val="en-US"/>
        </w:rPr>
      </w:pPr>
    </w:p>
    <w:p w14:paraId="1833E2F1" w14:textId="77777777" w:rsidR="00B229E4" w:rsidRPr="00B86404" w:rsidRDefault="00B229E4" w:rsidP="00B229E4">
      <w:pPr>
        <w:pStyle w:val="SemEspaamento"/>
        <w:spacing w:line="48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pt-BR" w:eastAsia="pt-BR"/>
        </w:rPr>
        <w:drawing>
          <wp:inline distT="0" distB="0" distL="0" distR="0" wp14:anchorId="4F5CB758" wp14:editId="32F297B1">
            <wp:extent cx="5400040" cy="5719445"/>
            <wp:effectExtent l="0" t="0" r="0" b="0"/>
            <wp:docPr id="7" name="Imagem 7"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_Schematic_11-06-20.pdf"/>
                    <pic:cNvPicPr/>
                  </pic:nvPicPr>
                  <pic:blipFill>
                    <a:blip r:embed="rId8">
                      <a:extLst>
                        <a:ext uri="{28A0092B-C50C-407E-A947-70E740481C1C}">
                          <a14:useLocalDpi xmlns:a14="http://schemas.microsoft.com/office/drawing/2010/main" val="0"/>
                        </a:ext>
                      </a:extLst>
                    </a:blip>
                    <a:stretch>
                      <a:fillRect/>
                    </a:stretch>
                  </pic:blipFill>
                  <pic:spPr>
                    <a:xfrm>
                      <a:off x="0" y="0"/>
                      <a:ext cx="5400040" cy="5719445"/>
                    </a:xfrm>
                    <a:prstGeom prst="rect">
                      <a:avLst/>
                    </a:prstGeom>
                  </pic:spPr>
                </pic:pic>
              </a:graphicData>
            </a:graphic>
          </wp:inline>
        </w:drawing>
      </w:r>
    </w:p>
    <w:p w14:paraId="19960003" w14:textId="77777777" w:rsidR="00B229E4" w:rsidRPr="005B518A" w:rsidRDefault="00B229E4" w:rsidP="00B229E4">
      <w:pPr>
        <w:pStyle w:val="SemEspaamento"/>
        <w:spacing w:after="240" w:line="480" w:lineRule="auto"/>
        <w:jc w:val="both"/>
        <w:rPr>
          <w:rFonts w:ascii="Times New Roman" w:hAnsi="Times New Roman" w:cs="Times New Roman"/>
          <w:noProof/>
          <w:sz w:val="24"/>
          <w:szCs w:val="24"/>
          <w:lang w:val="en-US" w:eastAsia="pt-BR"/>
        </w:rPr>
      </w:pPr>
      <w:commentRangeStart w:id="1"/>
      <w:r w:rsidRPr="00B86404">
        <w:rPr>
          <w:rFonts w:ascii="Times New Roman" w:eastAsia="Times New Roman" w:hAnsi="Times New Roman" w:cs="Times New Roman"/>
          <w:bCs/>
          <w:sz w:val="24"/>
          <w:szCs w:val="24"/>
          <w:lang w:val="en"/>
        </w:rPr>
        <w:t>Figure 1</w:t>
      </w:r>
      <w:r w:rsidRPr="00B86404">
        <w:rPr>
          <w:rFonts w:ascii="Times New Roman" w:hAnsi="Times New Roman" w:cs="Times New Roman"/>
          <w:sz w:val="24"/>
          <w:szCs w:val="24"/>
          <w:lang w:val="en"/>
        </w:rPr>
        <w:t xml:space="preserve">: </w:t>
      </w:r>
      <w:commentRangeEnd w:id="1"/>
      <w:r>
        <w:rPr>
          <w:rStyle w:val="Refdecomentrio"/>
          <w:rFonts w:asciiTheme="minorHAnsi" w:eastAsiaTheme="minorHAnsi" w:hAnsiTheme="minorHAnsi" w:cstheme="minorBidi"/>
          <w:lang w:val="pt-BR" w:eastAsia="en-US"/>
        </w:rPr>
        <w:commentReference w:id="1"/>
      </w:r>
      <w:r>
        <w:rPr>
          <w:rFonts w:ascii="Times New Roman" w:hAnsi="Times New Roman" w:cs="Times New Roman"/>
          <w:sz w:val="24"/>
          <w:szCs w:val="24"/>
          <w:lang w:val="en"/>
        </w:rPr>
        <w:t>Two scenarios showing assemblages in two islands. Both A and B presented low phylogenetic diversity accordingly to NRI metric (positive values), however, in A the assemblages are older than in B, indicating that in the second, the role of historical dispersal was more important than in situ speciation. Adapted from Crouch et al (2018).</w:t>
      </w:r>
    </w:p>
    <w:p w14:paraId="2A8B3002" w14:textId="77777777" w:rsidR="00B229E4" w:rsidRDefault="00B229E4" w:rsidP="00B229E4">
      <w:pPr>
        <w:spacing w:after="0" w:line="480" w:lineRule="auto"/>
        <w:rPr>
          <w:rFonts w:ascii="Times New Roman" w:hAnsi="Times New Roman" w:cs="Times New Roman"/>
          <w:b/>
          <w:bCs/>
          <w:sz w:val="24"/>
          <w:szCs w:val="24"/>
          <w:lang w:val="en-US"/>
        </w:rPr>
      </w:pPr>
      <w:r w:rsidRPr="00B86404">
        <w:rPr>
          <w:rFonts w:ascii="Times New Roman" w:hAnsi="Times New Roman" w:cs="Times New Roman"/>
          <w:b/>
          <w:bCs/>
          <w:sz w:val="24"/>
          <w:szCs w:val="24"/>
          <w:lang w:val="en-US"/>
        </w:rPr>
        <w:t>METHODS</w:t>
      </w:r>
    </w:p>
    <w:p w14:paraId="38BD8A0E" w14:textId="77777777" w:rsidR="00B229E4" w:rsidRPr="00B86404" w:rsidRDefault="00B229E4" w:rsidP="00B229E4">
      <w:pPr>
        <w:spacing w:after="0" w:line="480" w:lineRule="auto"/>
        <w:rPr>
          <w:rFonts w:ascii="Times New Roman" w:hAnsi="Times New Roman" w:cs="Times New Roman"/>
          <w:b/>
          <w:bCs/>
          <w:sz w:val="24"/>
          <w:szCs w:val="24"/>
          <w:lang w:val="en-US"/>
        </w:rPr>
      </w:pPr>
      <w:r>
        <w:rPr>
          <w:rFonts w:ascii="Times New Roman" w:hAnsi="Times New Roman" w:cs="Times New Roman"/>
          <w:sz w:val="24"/>
          <w:szCs w:val="24"/>
          <w:lang w:val="en-US"/>
        </w:rPr>
        <w:t xml:space="preserve">We test OTT and TNC using </w:t>
      </w:r>
      <w:r>
        <w:rPr>
          <w:rFonts w:ascii="Times New Roman" w:hAnsi="Times New Roman" w:cs="Times New Roman"/>
          <w:sz w:val="24"/>
          <w:szCs w:val="24"/>
          <w:lang w:val="en-US"/>
        </w:rPr>
        <w:t>Tyrannidae family. Tyranidae is</w:t>
      </w:r>
      <w:r w:rsidRPr="00B86404">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n ideal group to investigate the predictions of these two hypotheses because of its widespread </w:t>
      </w:r>
      <w:r>
        <w:rPr>
          <w:rFonts w:ascii="Times New Roman" w:hAnsi="Times New Roman" w:cs="Times New Roman"/>
          <w:sz w:val="24"/>
          <w:szCs w:val="24"/>
          <w:lang w:val="en-US"/>
        </w:rPr>
        <w:lastRenderedPageBreak/>
        <w:t>geographic distribution and high species richness across the Americas. Tyrannids are members of the</w:t>
      </w:r>
      <w:r w:rsidRPr="00B86404">
        <w:rPr>
          <w:rFonts w:ascii="Times New Roman" w:hAnsi="Times New Roman" w:cs="Times New Roman"/>
          <w:sz w:val="24"/>
          <w:szCs w:val="24"/>
          <w:lang w:val="en-US"/>
        </w:rPr>
        <w:t xml:space="preserve"> Suborder Subo</w:t>
      </w:r>
      <w:r>
        <w:rPr>
          <w:rFonts w:ascii="Times New Roman" w:hAnsi="Times New Roman" w:cs="Times New Roman"/>
          <w:sz w:val="24"/>
          <w:szCs w:val="24"/>
          <w:lang w:val="en-US"/>
        </w:rPr>
        <w:t>scine; the latter</w:t>
      </w:r>
      <w:r w:rsidRPr="00B86404">
        <w:rPr>
          <w:rFonts w:ascii="Times New Roman" w:hAnsi="Times New Roman" w:cs="Times New Roman"/>
          <w:sz w:val="24"/>
          <w:szCs w:val="24"/>
          <w:lang w:val="en-US"/>
        </w:rPr>
        <w:t xml:space="preserve"> originated in austral Gondwana and became isolated in South America when the continent was separated from Antarctica (about 40 Ma)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02728680-7463-39ba-bcb2-b2b3ae796860","http://www.mendeley.com/documents/?uuid=9604450f-9b6f-4b9d-9235-6ab906b18ccc"]}],"mendeley":{"formattedCitation":"(Kennedy et al., 2014)","plainTextFormattedCitation":"(Kennedy et al., 2014)","previouslyFormattedCitation":"(Kennedy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Kennedy et al., 2014)</w:t>
      </w:r>
      <w:r w:rsidRPr="00B86404">
        <w:rPr>
          <w:rFonts w:ascii="Times New Roman" w:hAnsi="Times New Roman" w:cs="Times New Roman"/>
          <w:sz w:val="24"/>
          <w:szCs w:val="24"/>
          <w:lang w:val="en-US"/>
        </w:rPr>
        <w:fldChar w:fldCharType="end"/>
      </w:r>
      <w:r>
        <w:rPr>
          <w:rFonts w:ascii="Times New Roman" w:hAnsi="Times New Roman" w:cs="Times New Roman"/>
          <w:sz w:val="24"/>
          <w:szCs w:val="24"/>
          <w:lang w:val="en-US"/>
        </w:rPr>
        <w:t>. The family Tyrannidae</w:t>
      </w:r>
      <w:r w:rsidRPr="00B86404">
        <w:rPr>
          <w:rFonts w:ascii="Times New Roman" w:hAnsi="Times New Roman" w:cs="Times New Roman"/>
          <w:sz w:val="24"/>
          <w:szCs w:val="24"/>
          <w:lang w:val="en-US"/>
        </w:rPr>
        <w:t xml:space="preserve"> has its origin</w:t>
      </w:r>
      <w:r>
        <w:rPr>
          <w:rFonts w:ascii="Times New Roman" w:hAnsi="Times New Roman" w:cs="Times New Roman"/>
          <w:sz w:val="24"/>
          <w:szCs w:val="24"/>
          <w:lang w:val="en-US"/>
        </w:rPr>
        <w:t xml:space="preserve"> probably</w:t>
      </w:r>
      <w:r w:rsidRPr="00B86404">
        <w:rPr>
          <w:rFonts w:ascii="Times New Roman" w:hAnsi="Times New Roman" w:cs="Times New Roman"/>
          <w:sz w:val="24"/>
          <w:szCs w:val="24"/>
          <w:lang w:val="en-US"/>
        </w:rPr>
        <w:t xml:space="preserve"> inside tropical rainforests in South America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60fea7de-de69-439a-97e5-e460896aa92f","http://www.mendeley.com/documents/?uuid=545d4402-e6b4-4157-bd95-e3d18edbb2eb"]}],"mendeley":{"formattedCitation":"(Ohlson, Fjeldså, &amp; Ericson, 2008)","plainTextFormattedCitation":"(Ohlson, Fjeldså, &amp; Ericson, 2008)","previouslyFormattedCitation":"(Ohlson et al. 2008)"},"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Ohlson, Fjeldså, &amp; Ericson, 2008)</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nd presents a restricted distribution in the New World. This family is known to be one of the largest and most diverse bird families in the world. It shows </w:t>
      </w:r>
      <w:r>
        <w:rPr>
          <w:rFonts w:ascii="Times New Roman" w:hAnsi="Times New Roman" w:cs="Times New Roman"/>
          <w:sz w:val="24"/>
          <w:szCs w:val="24"/>
          <w:lang w:val="en-US"/>
        </w:rPr>
        <w:t>a great diversity of body forms and</w:t>
      </w:r>
      <w:r w:rsidRPr="00B86404">
        <w:rPr>
          <w:rFonts w:ascii="Times New Roman" w:hAnsi="Times New Roman" w:cs="Times New Roman"/>
          <w:sz w:val="24"/>
          <w:szCs w:val="24"/>
          <w:lang w:val="en-US"/>
        </w:rPr>
        <w:t xml:space="preserve"> ecological roles </w:t>
      </w:r>
      <w:r>
        <w:rPr>
          <w:rFonts w:ascii="Times New Roman" w:hAnsi="Times New Roman" w:cs="Times New Roman"/>
          <w:sz w:val="24"/>
          <w:szCs w:val="24"/>
          <w:lang w:val="en-US"/>
        </w:rPr>
        <w:t>that made</w:t>
      </w:r>
      <w:r w:rsidRPr="00B86404">
        <w:rPr>
          <w:rFonts w:ascii="Times New Roman" w:hAnsi="Times New Roman" w:cs="Times New Roman"/>
          <w:sz w:val="24"/>
          <w:szCs w:val="24"/>
          <w:lang w:val="en-US"/>
        </w:rPr>
        <w:t xml:space="preserve"> them a good model for</w:t>
      </w:r>
      <w:r w:rsidRPr="00B86404">
        <w:rPr>
          <w:rFonts w:ascii="Times New Roman" w:eastAsia="Times New Roman" w:hAnsi="Times New Roman" w:cs="Times New Roman"/>
          <w:sz w:val="24"/>
          <w:szCs w:val="24"/>
          <w:lang w:val="en"/>
        </w:rPr>
        <w:t xml:space="preserve"> a series of studies on evolutionary radiations in a group of continental birds (Fitzpatrick, 1980). Additionally, as ecology, behavior and life histories of birds </w:t>
      </w:r>
      <w:r>
        <w:rPr>
          <w:rFonts w:ascii="Times New Roman" w:eastAsia="Times New Roman" w:hAnsi="Times New Roman" w:cs="Times New Roman"/>
          <w:sz w:val="24"/>
          <w:szCs w:val="24"/>
          <w:lang w:val="en"/>
        </w:rPr>
        <w:t>are relatively accessible (ref),</w:t>
      </w:r>
      <w:r w:rsidRPr="00B86404">
        <w:rPr>
          <w:rFonts w:ascii="Times New Roman" w:eastAsia="Times New Roman" w:hAnsi="Times New Roman" w:cs="Times New Roman"/>
          <w:sz w:val="24"/>
          <w:szCs w:val="24"/>
          <w:lang w:val="en"/>
        </w:rPr>
        <w:t xml:space="preserve"> America</w:t>
      </w:r>
      <w:r>
        <w:rPr>
          <w:rFonts w:ascii="Times New Roman" w:eastAsia="Times New Roman" w:hAnsi="Times New Roman" w:cs="Times New Roman"/>
          <w:sz w:val="24"/>
          <w:szCs w:val="24"/>
          <w:lang w:val="en"/>
        </w:rPr>
        <w:t>n tyrannids</w:t>
      </w:r>
      <w:r w:rsidRPr="00B86404">
        <w:rPr>
          <w:rFonts w:ascii="Times New Roman" w:eastAsia="Times New Roman" w:hAnsi="Times New Roman" w:cs="Times New Roman"/>
          <w:sz w:val="24"/>
          <w:szCs w:val="24"/>
          <w:lang w:val="en"/>
        </w:rPr>
        <w:t xml:space="preserve"> enable us to study the roles of phylogenetic conservatism and key innovations in the development of a regional fauna </w:t>
      </w:r>
      <w:r w:rsidRPr="00B86404">
        <w:rPr>
          <w:rFonts w:ascii="Times New Roman" w:eastAsia="Times New Roman" w:hAnsi="Times New Roman" w:cs="Times New Roman"/>
          <w:sz w:val="24"/>
          <w:szCs w:val="24"/>
          <w:lang w:val="en"/>
        </w:rPr>
        <w:fldChar w:fldCharType="begin" w:fldLock="1"/>
      </w:r>
      <w:r>
        <w:rPr>
          <w:rFonts w:ascii="Times New Roman" w:eastAsia="Times New Roman" w:hAnsi="Times New Roman" w:cs="Times New Roman"/>
          <w:sz w:val="24"/>
          <w:szCs w:val="24"/>
          <w:lang w:val="en"/>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9a3f8710-caae-3304-8eab-b5264c5d5afe","http://www.mendeley.com/documents/?uuid=a32b5875-f147-428f-9bc9-6539e3c39fbe"]}],"mendeley":{"formattedCitation":"(Ricklefs, 2002)","plainTextFormattedCitation":"(Ricklefs, 2002)","previouslyFormattedCitation":"(Ricklefs 2002)"},"properties":{"noteIndex":0},"schema":"https://github.com/citation-style-language/schema/raw/master/csl-citation.json"}</w:instrText>
      </w:r>
      <w:r w:rsidRPr="00B86404">
        <w:rPr>
          <w:rFonts w:ascii="Times New Roman" w:eastAsia="Times New Roman" w:hAnsi="Times New Roman" w:cs="Times New Roman"/>
          <w:sz w:val="24"/>
          <w:szCs w:val="24"/>
          <w:lang w:val="en"/>
        </w:rPr>
        <w:fldChar w:fldCharType="separate"/>
      </w:r>
      <w:r w:rsidRPr="006E1E98">
        <w:rPr>
          <w:rFonts w:ascii="Times New Roman" w:eastAsia="Times New Roman" w:hAnsi="Times New Roman" w:cs="Times New Roman"/>
          <w:noProof/>
          <w:sz w:val="24"/>
          <w:szCs w:val="24"/>
          <w:lang w:val="en"/>
        </w:rPr>
        <w:t>(Ricklefs, 2002)</w:t>
      </w:r>
      <w:r w:rsidRPr="00B86404">
        <w:rPr>
          <w:rFonts w:ascii="Times New Roman" w:eastAsia="Times New Roman" w:hAnsi="Times New Roman" w:cs="Times New Roman"/>
          <w:sz w:val="24"/>
          <w:szCs w:val="24"/>
          <w:lang w:val="en"/>
        </w:rPr>
        <w:fldChar w:fldCharType="end"/>
      </w:r>
      <w:r w:rsidRPr="00B86404">
        <w:rPr>
          <w:rFonts w:ascii="Times New Roman" w:eastAsia="Times New Roman" w:hAnsi="Times New Roman" w:cs="Times New Roman"/>
          <w:sz w:val="24"/>
          <w:szCs w:val="24"/>
          <w:lang w:val="en"/>
        </w:rPr>
        <w:t>.</w:t>
      </w:r>
    </w:p>
    <w:p w14:paraId="5A65FFF2" w14:textId="77777777" w:rsidR="00B229E4" w:rsidRDefault="00B229E4" w:rsidP="00B229E4">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area of study is the America continent, since the geographic range of Tyrannidae species is restricted to this continent (</w:t>
      </w:r>
      <w:r w:rsidRPr="00F129D7">
        <w:rPr>
          <w:rFonts w:ascii="Times New Roman" w:hAnsi="Times New Roman" w:cs="Times New Roman"/>
          <w:sz w:val="24"/>
          <w:szCs w:val="24"/>
          <w:lang w:val="en-US"/>
        </w:rPr>
        <w:t>Fiztpark 1980</w:t>
      </w:r>
      <w:r>
        <w:rPr>
          <w:rFonts w:ascii="Times New Roman" w:hAnsi="Times New Roman" w:cs="Times New Roman"/>
          <w:sz w:val="24"/>
          <w:szCs w:val="24"/>
          <w:lang w:val="en-US"/>
        </w:rPr>
        <w:t>). The continent was subdivided in grid cells of 1 degree (~110 km² near the equator), excluding islands. These cells were classified as tropical (below 23° of latitude) and temperate (above 23° of latitude).</w:t>
      </w:r>
    </w:p>
    <w:p w14:paraId="1618BDFC" w14:textId="77777777" w:rsidR="00B229E4" w:rsidRPr="001D5277" w:rsidRDefault="00B229E4" w:rsidP="00B229E4">
      <w:pPr>
        <w:spacing w:line="480" w:lineRule="auto"/>
        <w:rPr>
          <w:rFonts w:ascii="Times New Roman" w:hAnsi="Times New Roman" w:cs="Times New Roman"/>
          <w:i/>
          <w:iCs/>
          <w:sz w:val="24"/>
          <w:szCs w:val="24"/>
          <w:lang w:val="en-US"/>
        </w:rPr>
      </w:pPr>
      <w:r w:rsidRPr="001D5277">
        <w:rPr>
          <w:rFonts w:ascii="Times New Roman" w:hAnsi="Times New Roman" w:cs="Times New Roman"/>
          <w:i/>
          <w:iCs/>
          <w:sz w:val="24"/>
          <w:szCs w:val="24"/>
          <w:lang w:val="en-US"/>
        </w:rPr>
        <w:t>Species data</w:t>
      </w:r>
    </w:p>
    <w:p w14:paraId="4E3D2292" w14:textId="77777777" w:rsidR="00B229E4" w:rsidRDefault="00B229E4" w:rsidP="00B229E4">
      <w:pPr>
        <w:autoSpaceDE w:val="0"/>
        <w:autoSpaceDN w:val="0"/>
        <w:adjustRightInd w:val="0"/>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e compiled the geographic ranges of 392 species of the family Tyrannidae including both breeding and winter distributions from BirdLife International (</w:t>
      </w:r>
      <w:r w:rsidRPr="00A140F9">
        <w:rPr>
          <w:rFonts w:ascii="Times New Roman" w:hAnsi="Times New Roman" w:cs="Times New Roman"/>
          <w:color w:val="FF0000"/>
          <w:sz w:val="24"/>
          <w:szCs w:val="24"/>
          <w:lang w:val="en-US"/>
        </w:rPr>
        <w:t>BirdLife International and NatureServe 2017</w:t>
      </w:r>
      <w:r>
        <w:rPr>
          <w:rFonts w:ascii="Times New Roman" w:hAnsi="Times New Roman" w:cs="Times New Roman"/>
          <w:sz w:val="24"/>
          <w:szCs w:val="24"/>
          <w:lang w:val="en-US"/>
        </w:rPr>
        <w:t xml:space="preserve">). Based on these maps, we generate assemblages for each grid cell in the American continent. The evolutionary relationship among species was based in a consensus phylogenetic tree using Maximum Clade Credibility (MCC) metho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86/1471-2148-13-221","ISSN":"14712148","abstract":"Background: Bayesian phylogenetic analysis generates a set of trees which are often condensed into a single tree representing the whole set. Many methods exist for selecting a representative topology for a set of unrooted trees, few exist for assigning branch lengths to a fixed topology, and even fewer for simultaneously setting the topology and branch lengths. However, there is very little research into locating a good representative for a set of rooted time trees like the ones obtained from a BEAST analysis. Results: We empirically compare new and known methods for generating a summary tree. Some new methods are motivated by mathematical constructions such as tree metrics, while the rest employ tree concepts which work well in practice. These use more of the posterior than existing methods, which discard information not directly mapped to the chosen topology. Using results from a large number of simulations we assess the quality of a summary tree, measuring (a) how well it explains the sequence data under the model and (b) how close it is to the \"truth\", i.e to the tree used to generate the sequences. Conclusions: Our simulations indicate that no single method is \"best\". Methods producing good divergence time estimates have poor branch lengths and lower model fit, and vice versa. Using the results presented here, a user can choose the appropriate method based on the purpose of the summary tree. © 2013 Heled and Bouckaert; licensee BioMed Central Ltd.","author":[{"dropping-particle":"","family":"Heled","given":"Joseph","non-dropping-particle":"","parse-names":false,"suffix":""},{"dropping-particle":"","family":"Bouckaert","given":"Remco R.","non-dropping-particle":"","parse-names":false,"suffix":""}],"container-title":"BMC Evolutionary Biology","id":"ITEM-1","issue":"1","issued":{"date-parts":[["2013"]]},"title":"Looking for trees in the forest: Summary tree from posterior samples","type":"article-journal","volume":"13"},"uris":["http://www.mendeley.com/documents/?uuid=fe6f826a-05c5-4d05-adc7-847dc9c84469","http://www.mendeley.com/documents/?uuid=fefec449-a986-45a6-8907-02d30e2c5a21"]}],"mendeley":{"formattedCitation":"(Heled &amp; Bouckaert, 2013)","plainTextFormattedCitation":"(Heled &amp; Bouckaert, 2013)","previouslyFormattedCitation":"(Heled and Bouckaert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Heled &amp; Bouckaert,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method evaluates the frequency in which a clade is represented in a set of phylogenetic trees. The product of frequency values for the </w:t>
      </w:r>
      <w:r>
        <w:rPr>
          <w:rFonts w:ascii="Times New Roman" w:hAnsi="Times New Roman" w:cs="Times New Roman"/>
          <w:sz w:val="24"/>
          <w:szCs w:val="24"/>
          <w:lang w:val="en-US"/>
        </w:rPr>
        <w:lastRenderedPageBreak/>
        <w:t>clades of a tree is the score of Clade Credibility for the phylogenetic tree. Therefore, the consensus phylogenetic tree is the tree with the highest product of clade frequency among the set of phylogenetic trees. For this, w</w:t>
      </w:r>
      <w:r>
        <w:rPr>
          <w:rFonts w:ascii="Times New Roman" w:hAnsi="Times New Roman" w:cs="Times New Roman"/>
          <w:color w:val="000000"/>
          <w:sz w:val="24"/>
          <w:szCs w:val="24"/>
          <w:lang w:val="en-US"/>
        </w:rPr>
        <w:t>e</w:t>
      </w:r>
      <w:r>
        <w:rPr>
          <w:rFonts w:ascii="Times New Roman" w:hAnsi="Times New Roman" w:cs="Times New Roman"/>
          <w:sz w:val="24"/>
          <w:szCs w:val="24"/>
          <w:lang w:val="en-US"/>
        </w:rPr>
        <w:t xml:space="preserve"> used 1000 phylogenetic hypotheses randomly sampled from the Bayesian pseudo-posterior distribution, time-calibrated bird tree phylogenies (available at http://birdtree.org; see </w:t>
      </w:r>
      <w:r w:rsidRPr="00F129D7">
        <w:rPr>
          <w:rFonts w:ascii="Times New Roman" w:hAnsi="Times New Roman" w:cs="Times New Roman"/>
          <w:sz w:val="24"/>
          <w:szCs w:val="24"/>
          <w:lang w:val="en-US"/>
        </w:rPr>
        <w:t xml:space="preserve">Jetz et al., 2012 </w:t>
      </w:r>
      <w:r>
        <w:rPr>
          <w:rFonts w:ascii="Times New Roman" w:hAnsi="Times New Roman" w:cs="Times New Roman"/>
          <w:sz w:val="24"/>
          <w:szCs w:val="24"/>
          <w:lang w:val="en-US"/>
        </w:rPr>
        <w:t xml:space="preserve">for details). The consensus tree was chose among 1000 trees using the </w:t>
      </w:r>
      <w:r w:rsidRPr="00A140F9">
        <w:rPr>
          <w:rFonts w:ascii="Times New Roman" w:hAnsi="Times New Roman" w:cs="Times New Roman"/>
          <w:i/>
          <w:iCs/>
          <w:sz w:val="24"/>
          <w:szCs w:val="24"/>
          <w:lang w:val="en-US"/>
        </w:rPr>
        <w:t>MaxCladeCred</w:t>
      </w:r>
      <w:r>
        <w:rPr>
          <w:rFonts w:ascii="Times New Roman" w:hAnsi="Times New Roman" w:cs="Times New Roman"/>
          <w:sz w:val="24"/>
          <w:szCs w:val="24"/>
          <w:lang w:val="en-US"/>
        </w:rPr>
        <w:t xml:space="preserve"> function from phangorn package (Schliep 2011) in R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27a9d0f6-3c19-4051-8cdf-62101f69fd76","http://www.mendeley.com/documents/?uuid=139fdb05-e9bb-4492-8555-c1d1250def22"]}],"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hAnsi="Times New Roman" w:cs="Times New Roman"/>
          <w:sz w:val="24"/>
          <w:szCs w:val="24"/>
          <w:lang w:val="en-US"/>
        </w:rPr>
        <w:fldChar w:fldCharType="separate"/>
      </w:r>
      <w:r w:rsidRPr="00695DB5">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R Core </w:t>
      </w:r>
      <w:r w:rsidRPr="00695DB5">
        <w:rPr>
          <w:rFonts w:ascii="Times New Roman" w:hAnsi="Times New Roman" w:cs="Times New Roman"/>
          <w:noProof/>
          <w:sz w:val="24"/>
          <w:szCs w:val="24"/>
          <w:lang w:val="en-US"/>
        </w:rPr>
        <w:t>Team,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A641375" w14:textId="77777777" w:rsidR="00B229E4" w:rsidRPr="001D5277" w:rsidRDefault="00B229E4" w:rsidP="00B229E4">
      <w:pPr>
        <w:autoSpaceDE w:val="0"/>
        <w:autoSpaceDN w:val="0"/>
        <w:adjustRightInd w:val="0"/>
        <w:spacing w:line="480" w:lineRule="auto"/>
        <w:jc w:val="both"/>
        <w:rPr>
          <w:rFonts w:ascii="Times New Roman" w:hAnsi="Times New Roman" w:cs="Times New Roman"/>
          <w:i/>
          <w:iCs/>
          <w:sz w:val="24"/>
          <w:szCs w:val="24"/>
          <w:lang w:val="en-US"/>
        </w:rPr>
      </w:pPr>
      <w:commentRangeStart w:id="2"/>
      <w:r w:rsidRPr="001D5277">
        <w:rPr>
          <w:rFonts w:ascii="Times New Roman" w:hAnsi="Times New Roman" w:cs="Times New Roman"/>
          <w:i/>
          <w:iCs/>
          <w:sz w:val="24"/>
          <w:szCs w:val="24"/>
          <w:lang w:val="en-US"/>
        </w:rPr>
        <w:t>Ancestral area reconstruction</w:t>
      </w:r>
      <w:commentRangeEnd w:id="2"/>
      <w:r>
        <w:rPr>
          <w:rStyle w:val="Refdecomentrio"/>
        </w:rPr>
        <w:commentReference w:id="2"/>
      </w:r>
    </w:p>
    <w:p w14:paraId="0C4B2FDF" w14:textId="77777777" w:rsidR="00B229E4" w:rsidRDefault="00B229E4" w:rsidP="00B229E4">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nce OTT and TNC predictions specifies the timing and frequency in which species disperse from tropical to temperate regions we used reconstruction of the ancestral area of the Tyranidae species in South America continent based on its occurrence in biomes using BioGeoBEARS packag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425/f5fbg19694","ISSN":"1948-6596","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7d154180-47d4-4366-8de0-356d4d496b2d","http://www.mendeley.com/documents/?uuid=64c7a500-7d7c-4b6c-997b-c017613c4ab8"]}],"mendeley":{"formattedCitation":"(Matzke, 2013)","plainTextFormattedCitation":"(Matzke, 2013)","previouslyFormattedCitation":"(Matzke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Matzke,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adapted the biomes classification propos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11","issued":{"date-parts":[["2001"]]},"page":"933","title":"Terrestrial Ecoregions of the World: A New Map of Life on Earth","type":"article-journal","volume":"51"},"uris":["http://www.mendeley.com/documents/?uuid=7a925d48-887e-43ec-a1c6-cc3de3ea5bbf","http://www.mendeley.com/documents/?uuid=bcbfcf74-fe99-471f-a457-00eaf59620c4"]}],"mendeley":{"formattedCitation":"(Olson et al., 2001)","manualFormatting":"Olson et al. (2001)","plainTextFormattedCitation":"(Olson et al., 2001)","previouslyFormattedCitation":"(Olson et al. 2001)"},"properties":{"noteIndex":0},"schema":"https://github.com/citation-style-language/schema/raw/master/csl-citation.json"}</w:instrText>
      </w:r>
      <w:r>
        <w:rPr>
          <w:rFonts w:ascii="Times New Roman" w:hAnsi="Times New Roman" w:cs="Times New Roman"/>
          <w:sz w:val="24"/>
          <w:szCs w:val="24"/>
          <w:lang w:val="en-US"/>
        </w:rPr>
        <w:fldChar w:fldCharType="separate"/>
      </w:r>
      <w:r w:rsidRPr="004C40FB">
        <w:rPr>
          <w:rFonts w:ascii="Times New Roman" w:hAnsi="Times New Roman" w:cs="Times New Roman"/>
          <w:noProof/>
          <w:sz w:val="24"/>
          <w:szCs w:val="24"/>
          <w:lang w:val="en-US"/>
        </w:rPr>
        <w:t>Olson et al.</w:t>
      </w:r>
      <w:r>
        <w:rPr>
          <w:rFonts w:ascii="Times New Roman" w:hAnsi="Times New Roman" w:cs="Times New Roman"/>
          <w:noProof/>
          <w:sz w:val="24"/>
          <w:szCs w:val="24"/>
          <w:lang w:val="en-US"/>
        </w:rPr>
        <w:t xml:space="preserve"> (</w:t>
      </w:r>
      <w:r w:rsidRPr="004C40FB">
        <w:rPr>
          <w:rFonts w:ascii="Times New Roman" w:hAnsi="Times New Roman" w:cs="Times New Roman"/>
          <w:noProof/>
          <w:sz w:val="24"/>
          <w:szCs w:val="24"/>
          <w:lang w:val="en-US"/>
        </w:rPr>
        <w:t>20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commentRangeStart w:id="3"/>
      <w:r>
        <w:rPr>
          <w:rFonts w:ascii="Times New Roman" w:hAnsi="Times New Roman" w:cs="Times New Roman"/>
          <w:sz w:val="24"/>
          <w:szCs w:val="24"/>
          <w:lang w:val="en-US"/>
        </w:rPr>
        <w:t>aggregating small and near biomes</w:t>
      </w:r>
      <w:commentRangeEnd w:id="3"/>
      <w:r>
        <w:rPr>
          <w:rStyle w:val="Refdecomentrio"/>
        </w:rPr>
        <w:commentReference w:id="3"/>
      </w:r>
      <w:r>
        <w:rPr>
          <w:rFonts w:ascii="Times New Roman" w:hAnsi="Times New Roman" w:cs="Times New Roman"/>
          <w:sz w:val="24"/>
          <w:szCs w:val="24"/>
          <w:lang w:val="en-US"/>
        </w:rPr>
        <w:t xml:space="preserve"> in order to come up with 10 biomes. This was done to overcome limitations imposed by BioGeoBEARS, that allows the ancestral character reconstruction for a maximum of 10 character states.</w:t>
      </w:r>
    </w:p>
    <w:p w14:paraId="3B78329D" w14:textId="77777777" w:rsidR="00B229E4" w:rsidRDefault="00B229E4" w:rsidP="00B229E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We estimate the ancestral area of Tyranidae species based on six model presented in BioGeoBEARS. T</w:t>
      </w:r>
      <w:r w:rsidRPr="00657C1E">
        <w:rPr>
          <w:rFonts w:ascii="Times New Roman" w:hAnsi="Times New Roman" w:cs="Times New Roman"/>
          <w:sz w:val="24"/>
          <w:szCs w:val="24"/>
          <w:lang w:val="en-US"/>
        </w:rPr>
        <w:t>he parsimony‐based Dispersal‐Vicariance Analysis</w:t>
      </w:r>
      <w:r>
        <w:rPr>
          <w:rFonts w:ascii="Times New Roman" w:hAnsi="Times New Roman" w:cs="Times New Roman"/>
          <w:sz w:val="24"/>
          <w:szCs w:val="24"/>
          <w:lang w:val="en-US"/>
        </w:rPr>
        <w:t xml:space="preserve"> (DIV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sysbio/46.1.195","ISSN":"10635157","abstract":"Quantification in historical biogeography has usually been based on the search for a single branching relationship among areas of endemism. Unlike organisms, however, areas rarely have a unique hierarchical history. Dispersal barriers appear and disappear and may have different effects on different species. As a result, the biota of an area may consist of several components with separate histories, each of which may be reticulate rather than branching. In an attempt to address these problems, I present a new biogeographic method, dispersal-vicariance analysis, which reconstructs the ancestral distributions in a given phylogeny without any prior assumptions about the form of area relationships. A three-dimensional step matrix based on a simple biogeographic model is used in the reconstruction. Speciation is assumed to subdivide the ranges of widespread species into vicariant components; the optimal ancestral distributions are those that minimize the number of implied dispersal and extinction events. Exact algorithms that find the optimal reconstruction(s) are described. In addition to their use in taxon biogeography, the inferred distribution histories of individual groups serve as a basis for the study of general patterns in historical biogeography, particularly if the relative age of the nodes in the source cladograms is known.","author":[{"dropping-particle":"","family":"Ronquist","given":"Fredrik","non-dropping-particle":"","parse-names":false,"suffix":""}],"container-title":"Systematic Biology","id":"ITEM-1","issue":"1","issued":{"date-parts":[["1997"]]},"page":"195-203","title":"Dispersal-vicariance analysis: A new approach to the quantification of historical biogeography","type":"article-journal","volume":"46"},"uris":["http://www.mendeley.com/documents/?uuid=fdde8314-0b94-453d-8fc0-ae9e0a2bba88","http://www.mendeley.com/documents/?uuid=58af0b00-5a7a-4f24-908c-1cb3af3b1fc3"]}],"mendeley":{"formattedCitation":"(Ronquist, 1997)","plainTextFormattedCitation":"(Ronquist, 1997)","previouslyFormattedCitation":"(Ronquist 1997)"},"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Ronquist,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mphasizes the vicariance process in speciation. DIVA assumes that the area of </w:t>
      </w:r>
      <w:r w:rsidRPr="009779DF">
        <w:rPr>
          <w:rFonts w:ascii="Times New Roman" w:hAnsi="Times New Roman" w:cs="Times New Roman"/>
          <w:sz w:val="24"/>
          <w:szCs w:val="24"/>
          <w:lang w:val="en-US"/>
        </w:rPr>
        <w:t xml:space="preserve">daughter </w:t>
      </w:r>
      <w:r>
        <w:rPr>
          <w:rFonts w:ascii="Times New Roman" w:hAnsi="Times New Roman" w:cs="Times New Roman"/>
          <w:sz w:val="24"/>
          <w:szCs w:val="24"/>
          <w:lang w:val="en-US"/>
        </w:rPr>
        <w:t xml:space="preserve">species is a part of the areas of the ancestral species (vicariance), unless the ancestor occupies a single area, then sympatry is allowed. The </w:t>
      </w:r>
      <w:r w:rsidRPr="00F96943">
        <w:rPr>
          <w:rFonts w:ascii="Times New Roman" w:hAnsi="Times New Roman" w:cs="Times New Roman"/>
          <w:sz w:val="24"/>
          <w:szCs w:val="24"/>
          <w:lang w:val="en-US"/>
        </w:rPr>
        <w:t>Dispersal‐Extinction Cladogenesis</w:t>
      </w:r>
      <w:r>
        <w:rPr>
          <w:rFonts w:ascii="Times New Roman" w:hAnsi="Times New Roman" w:cs="Times New Roman"/>
          <w:sz w:val="24"/>
          <w:szCs w:val="24"/>
          <w:lang w:val="en-US"/>
        </w:rPr>
        <w:t xml:space="preserve"> (DEC) mode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10635150701883881","ISSN":"10635157","abstract":"In historical biogeography,model-based inference methods for reconstructing the evolution of geographic ranges on phylogenetic trees are poorly developed relative to the diversity of analogous methods available for inferring character evolution. We attempt to rectify this deficiency by constructing a dispersal-extinction-cladogenesis (DEC) model for geographic range evolution that specifies instantaneous transition rates between discrete states (ranges) along phylogenetic branches and apply it to estimating likelihoods of ancestral states (range inheritance scenarios) at cladogenesis events. Unlike an earlier version of this approach, the present model allows for an analytical solution to probabilities of range transitions as a function of time, enabling free parameters in the model, rates of dispersal, and local extinction to be estimated by maximum likelihood. Simulation results indicate that accurate parameter estimates may be difficult to obtain in practice but also show that ancestral range inheritance scenarios nevertheless can be correctly recovered with high success if rates of range evolution are low relative to the rate of cladogenesis. We apply the DEC model to a previously published, exemplary case study of island biogeography involving Hawaiian endemic angiosperms in Psychotria (Rubiaceae), showing how the DEC model can be iteratively refined from inspecting inferences of range evolution and also how geological constraints involving times of island origin may be imposed on the likelihood function. The DEC model is sufficiently similar to character models that it might serve as a gateway through which many existing comparative methods for characters could be imported into the realm of historical biogeography; moreover, it might also inspire the conceptual expansion of character models toward inclusion of evolutionary change as directly coincident, either as cause or consequence, with cladogenesis events. The DEC model is thus an incremental advance that highlights considerable potential in the nascent field of model-based historical biogeographic inference. Copyright © Society of Systematic Biologists.","author":[{"dropping-particle":"","family":"Ree","given":"Richard H.","non-dropping-particle":"","parse-names":false,"suffix":""},{"dropping-particle":"","family":"Smith","given":"Stephen A.","non-dropping-particle":"","parse-names":false,"suffix":""}],"container-title":"Systematic Biology","id":"ITEM-1","issue":"1","issued":{"date-parts":[["2008"]]},"page":"4-14","title":"Maximum likelihood inference of geographic range evolution by dispersal, local extinction, and cladogenesis","type":"article-journal","volume":"57"},"uris":["http://www.mendeley.com/documents/?uuid=b996fe18-7628-4110-a40c-36f74e7ec9ad","http://www.mendeley.com/documents/?uuid=2193a817-92f4-4d88-b993-9ecce4003491"]}],"mendeley":{"formattedCitation":"(Ree &amp; Smith, 2008)","plainTextFormattedCitation":"(Ree &amp; Smith, 2008)","previouslyFormattedCitation":"(Ree and Smith 2008)"},"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Ree &amp; Smith,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sumes that both vicariance and sympatry could origin daughter species. In DEC model the area occupied by a daughter species could be the same of its ancestor or a subset of the ancestor’s area. However, DEC model assumes that new species could occupy only one of the ancestor’s areas, in both sympatry and vicariance processes. The BayArea model </w:t>
      </w:r>
      <w:r>
        <w:rPr>
          <w:rFonts w:ascii="Times New Roman" w:hAnsi="Times New Roman" w:cs="Times New Roman"/>
          <w:sz w:val="24"/>
          <w:szCs w:val="24"/>
          <w:lang w:val="en-US"/>
        </w:rPr>
        <w:lastRenderedPageBreak/>
        <w:fldChar w:fldCharType="begin" w:fldLock="1"/>
      </w:r>
      <w:r>
        <w:rPr>
          <w:rFonts w:ascii="Times New Roman" w:hAnsi="Times New Roman" w:cs="Times New Roman"/>
          <w:sz w:val="24"/>
          <w:szCs w:val="24"/>
          <w:lang w:val="en-US"/>
        </w:rPr>
        <w:instrText>ADDIN CSL_CITATION {"citationItems":[{"id":"ITEM-1","itemData":{"DOI":"10.1093/sysbio/syt040","ISSN":"10635157","abstract":"Historical biogeography is increasingly studied from an explicitly statistical perspective, using stochastic models to describe the evolution of species range as a continuous-time Markov process of dispersal between and extinction within a set of discrete geographic areas. The main constraint of these methods is the computational limit on the number of areas that can be specified. We propose a Bayesian approach for inferring biogeographic history that extends the application of biogeographic models to the analysis of more realistic problems that involve a large number of areas. Our solution is based on a \"data-augmentation\" approach, in which we first populate the tree with a history of biogeographic events that is consistent with the observed species ranges at the tips of the tree. We then calculate the likelihood of a given history by adopting a mechanistic interpretation of the instantaneous-rate matrix, which specifies both the exponential waiting times between biogeographic events and the relative probabilities of each biogeographic change. We develop this approach in a Bayesian framework, marginalizing over all possible biogeographic histories using Markov chain Monte Carlo (MCMC). Besides dramatically increasing the number of areas that can be accommodated in a biogeographic analysis, our method allows the parameters of a given biogeographic model to be estimated and different biogeographic models to be objectively compared. Our approach is implemented in the program, BayArea. © The Author(s) 2013.","author":[{"dropping-particle":"","family":"Landis","given":"Michael J.","non-dropping-particle":"","parse-names":false,"suffix":""},{"dropping-particle":"","family":"Matzke","given":"Nicholas J.","non-dropping-particle":"","parse-names":false,"suffix":""},{"dropping-particle":"","family":"Moore","given":"Brian R.","non-dropping-particle":"","parse-names":false,"suffix":""},{"dropping-particle":"","family":"Huelsenbeck","given":"John P.","non-dropping-particle":"","parse-names":false,"suffix":""}],"container-title":"Systematic Biology","id":"ITEM-1","issue":"6","issued":{"date-parts":[["2013"]]},"page":"789-804","title":"Bayesian analysis of biogeography when the number of areas is large","type":"article-journal","volume":"62"},"uris":["http://www.mendeley.com/documents/?uuid=e0de2193-505d-47ef-91dd-aea899000b45","http://www.mendeley.com/documents/?uuid=30cf2b1e-f99f-435f-8dd6-aed08a133800"]}],"mendeley":{"formattedCitation":"(Landis, Matzke, Moore, &amp; Huelsenbeck, 2013)","plainTextFormattedCitation":"(Landis, Matzke, Moore, &amp; Huelsenbeck, 2013)","previouslyFormattedCitation":"(Landis et al.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Landis, Matzke, Moore, &amp; Huelsenbeck,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sumes that speciation occurs only in sympatry, then the daughter species occupy the same areas of its ancestor, which can be single or multiple areas. Other three models are provided by including the founder effects to all models previous described. Thus, in these models a daughter species could ‘jump’ to new area, not occupied by its ancestor. These models are coded including a ‘+J’ to the model abbreviation. </w:t>
      </w:r>
    </w:p>
    <w:p w14:paraId="0D3A7825" w14:textId="77777777" w:rsidR="00B229E4" w:rsidRDefault="00B229E4" w:rsidP="00B229E4">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lowed that each species can belong up to three biomes</w:t>
      </w:r>
      <w:r w:rsidRPr="006310BA">
        <w:rPr>
          <w:rFonts w:ascii="Times New Roman" w:hAnsi="Times New Roman" w:cs="Times New Roman"/>
          <w:sz w:val="24"/>
          <w:szCs w:val="24"/>
          <w:lang w:val="en-US"/>
        </w:rPr>
        <w:t xml:space="preserve">, </w:t>
      </w:r>
      <w:r>
        <w:rPr>
          <w:rFonts w:ascii="Times New Roman" w:hAnsi="Times New Roman" w:cs="Times New Roman"/>
          <w:sz w:val="24"/>
          <w:szCs w:val="24"/>
          <w:lang w:val="en-US"/>
        </w:rPr>
        <w:t>based on the most frequent biomes that a species occurs. After running all six models we conduct model selection using Akaike Information Criterion to discriminate which one provides the best estimation of ancestral areas. The best ranked model of ancestral area estimation was used for the calculation of time arrival of species’ lineage in a biome.</w:t>
      </w:r>
    </w:p>
    <w:p w14:paraId="171FE562" w14:textId="77777777" w:rsidR="00B229E4" w:rsidRPr="001D5277" w:rsidRDefault="00B229E4" w:rsidP="00B229E4">
      <w:pPr>
        <w:autoSpaceDE w:val="0"/>
        <w:autoSpaceDN w:val="0"/>
        <w:adjustRightInd w:val="0"/>
        <w:spacing w:line="480" w:lineRule="auto"/>
        <w:rPr>
          <w:rFonts w:ascii="Times New Roman" w:hAnsi="Times New Roman" w:cs="Times New Roman"/>
          <w:i/>
          <w:sz w:val="24"/>
          <w:szCs w:val="24"/>
          <w:lang w:val="en-US"/>
        </w:rPr>
      </w:pPr>
      <w:r w:rsidRPr="001D5277">
        <w:rPr>
          <w:rFonts w:ascii="Times New Roman" w:hAnsi="Times New Roman" w:cs="Times New Roman"/>
          <w:i/>
          <w:sz w:val="24"/>
          <w:szCs w:val="24"/>
          <w:lang w:val="en-US"/>
        </w:rPr>
        <w:t>Quantifying phylogenetic patterns</w:t>
      </w:r>
    </w:p>
    <w:p w14:paraId="3DAF8E15" w14:textId="77777777" w:rsidR="00B229E4" w:rsidRDefault="00B229E4" w:rsidP="00B229E4">
      <w:pPr>
        <w:spacing w:line="480" w:lineRule="auto"/>
        <w:ind w:firstLine="708"/>
        <w:jc w:val="both"/>
        <w:rPr>
          <w:rFonts w:ascii="Times New Roman" w:hAnsi="Times New Roman" w:cs="Times New Roman"/>
          <w:bCs/>
          <w:sz w:val="24"/>
          <w:szCs w:val="24"/>
          <w:lang w:val="en-US" w:eastAsia="es-ES"/>
        </w:rPr>
      </w:pPr>
      <w:r>
        <w:rPr>
          <w:rFonts w:ascii="Times New Roman" w:hAnsi="Times New Roman"/>
          <w:bCs/>
          <w:sz w:val="24"/>
          <w:szCs w:val="24"/>
          <w:lang w:val="en-US"/>
        </w:rPr>
        <w:t xml:space="preserve">We quantified the phylogenetic diversity of the assemblages calculating net relatedness index (NRI)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et al., 2002)","plainTextFormattedCitation":"(Webb et al., 2002)","previouslyFormattedCitation":"(Webb et al. 2002)"},"properties":{"noteIndex":0},"schema":"https://github.com/citation-style-language/schema/raw/master/csl-citation.json"}</w:instrText>
      </w:r>
      <w:r>
        <w:rPr>
          <w:rFonts w:ascii="Times New Roman" w:hAnsi="Times New Roman"/>
          <w:bCs/>
          <w:sz w:val="24"/>
          <w:szCs w:val="24"/>
          <w:lang w:val="en-US"/>
        </w:rPr>
        <w:fldChar w:fldCharType="separate"/>
      </w:r>
      <w:r w:rsidRPr="006E1E98">
        <w:rPr>
          <w:rFonts w:ascii="Times New Roman" w:hAnsi="Times New Roman"/>
          <w:bCs/>
          <w:noProof/>
          <w:sz w:val="24"/>
          <w:szCs w:val="24"/>
          <w:lang w:val="en-US"/>
        </w:rPr>
        <w:t>(Webb et al., 2002)</w:t>
      </w:r>
      <w:r>
        <w:rPr>
          <w:rFonts w:ascii="Times New Roman" w:hAnsi="Times New Roman"/>
          <w:bCs/>
          <w:sz w:val="24"/>
          <w:szCs w:val="24"/>
          <w:lang w:val="en-US"/>
        </w:rPr>
        <w:fldChar w:fldCharType="end"/>
      </w:r>
      <w:r>
        <w:rPr>
          <w:rFonts w:ascii="Times New Roman" w:hAnsi="Times New Roman"/>
          <w:bCs/>
          <w:sz w:val="24"/>
          <w:szCs w:val="24"/>
          <w:lang w:val="en-US"/>
        </w:rPr>
        <w:t xml:space="preserve">. </w:t>
      </w:r>
      <w:r>
        <w:rPr>
          <w:rFonts w:ascii="Times New Roman" w:hAnsi="Times New Roman" w:cs="Times New Roman"/>
          <w:bCs/>
          <w:sz w:val="24"/>
          <w:szCs w:val="24"/>
          <w:lang w:val="en-US"/>
        </w:rPr>
        <w:t xml:space="preserve">NRI is the standardized measure of the mean pairwise phylogenetic distance among species in an assemblage and quantifies how much cluster or overdispersed are the species of an assemblage. </w:t>
      </w:r>
      <w:r>
        <w:rPr>
          <w:rFonts w:ascii="Times New Roman" w:hAnsi="Times New Roman"/>
          <w:bCs/>
          <w:sz w:val="24"/>
          <w:szCs w:val="24"/>
          <w:lang w:val="en-US"/>
        </w:rPr>
        <w:t xml:space="preserve">Negative NRI values indicates overdispersion, i.e. species in an assemblage are less related than expected by chance, and positive NRI values indicates clustering, i.e. species in an assemblage are more related than expected by chance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et al., 2002)","plainTextFormattedCitation":"(Webb et al., 2002)","previouslyFormattedCitation":"(Webb et al. 2002)"},"properties":{"noteIndex":0},"schema":"https://github.com/citation-style-language/schema/raw/master/csl-citation.json"}</w:instrText>
      </w:r>
      <w:r>
        <w:rPr>
          <w:rFonts w:ascii="Times New Roman" w:hAnsi="Times New Roman"/>
          <w:bCs/>
          <w:sz w:val="24"/>
          <w:szCs w:val="24"/>
          <w:lang w:val="en-US"/>
        </w:rPr>
        <w:fldChar w:fldCharType="separate"/>
      </w:r>
      <w:r w:rsidRPr="006E1E98">
        <w:rPr>
          <w:rFonts w:ascii="Times New Roman" w:hAnsi="Times New Roman"/>
          <w:bCs/>
          <w:noProof/>
          <w:sz w:val="24"/>
          <w:szCs w:val="24"/>
          <w:lang w:val="en-US"/>
        </w:rPr>
        <w:t>(Webb et al., 2002)</w:t>
      </w:r>
      <w:r>
        <w:rPr>
          <w:rFonts w:ascii="Times New Roman" w:hAnsi="Times New Roman"/>
          <w:bCs/>
          <w:sz w:val="24"/>
          <w:szCs w:val="24"/>
          <w:lang w:val="en-US"/>
        </w:rPr>
        <w:fldChar w:fldCharType="end"/>
      </w:r>
      <w:r>
        <w:rPr>
          <w:rFonts w:ascii="Times New Roman" w:hAnsi="Times New Roman"/>
          <w:bCs/>
          <w:sz w:val="24"/>
          <w:szCs w:val="24"/>
          <w:lang w:val="en-US"/>
        </w:rPr>
        <w:t>. NRI</w:t>
      </w:r>
      <w:r>
        <w:rPr>
          <w:rFonts w:ascii="Times New Roman" w:hAnsi="Times New Roman" w:cs="Times New Roman"/>
          <w:bCs/>
          <w:sz w:val="24"/>
          <w:szCs w:val="24"/>
          <w:lang w:val="en-US"/>
        </w:rPr>
        <w:t xml:space="preserve"> is calculated as follow: </w:t>
      </w:r>
    </w:p>
    <w:p w14:paraId="12EA9F49" w14:textId="77777777" w:rsidR="00B229E4" w:rsidRDefault="00B229E4" w:rsidP="00B229E4">
      <w:pPr>
        <w:spacing w:line="480" w:lineRule="auto"/>
        <w:ind w:firstLine="708"/>
        <w:jc w:val="both"/>
        <w:rPr>
          <w:rFonts w:ascii="Times New Roman" w:hAnsi="Times New Roman" w:cs="Times New Roman"/>
          <w:bCs/>
          <w:sz w:val="24"/>
          <w:szCs w:val="24"/>
          <w:lang w:val="en-US"/>
        </w:rPr>
      </w:pPr>
      <m:oMathPara>
        <m:oMath>
          <m:r>
            <w:rPr>
              <w:rFonts w:ascii="Cambria Math" w:hAnsi="Cambria Math" w:cs="Times New Roman"/>
              <w:sz w:val="24"/>
              <w:szCs w:val="24"/>
              <w:lang w:val="en-US"/>
            </w:rPr>
            <m:t xml:space="preserve">NRI= -1* </m:t>
          </m:r>
          <m:f>
            <m:fPr>
              <m:ctrlPr>
                <w:rPr>
                  <w:rFonts w:ascii="Cambria Math" w:hAnsi="Cambria Math"/>
                  <w:bCs/>
                  <w:i/>
                  <w:sz w:val="24"/>
                  <w:szCs w:val="24"/>
                  <w:lang w:val="en-US" w:eastAsia="es-ES"/>
                </w:rPr>
              </m:ctrlPr>
            </m:fPr>
            <m:num>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 xml:space="preserve">obs </m:t>
                  </m:r>
                </m:sub>
              </m:sSub>
              <m:r>
                <w:rPr>
                  <w:rFonts w:ascii="Cambria Math" w:hAnsi="Cambria Math" w:cs="Times New Roman"/>
                  <w:sz w:val="24"/>
                  <w:szCs w:val="24"/>
                  <w:lang w:val="en-US"/>
                </w:rPr>
                <m:t xml:space="preserve">- </m:t>
              </m:r>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num>
            <m:den>
              <m:r>
                <w:rPr>
                  <w:rFonts w:ascii="Cambria Math" w:hAnsi="Cambria Math" w:cs="Times New Roman"/>
                  <w:sz w:val="24"/>
                  <w:szCs w:val="24"/>
                  <w:lang w:val="en-US"/>
                </w:rPr>
                <m:t>sd(</m:t>
              </m:r>
              <m:sSub>
                <m:sSubPr>
                  <m:ctrlPr>
                    <w:rPr>
                      <w:rFonts w:ascii="Cambria Math" w:hAnsi="Cambria Math"/>
                      <w:bCs/>
                      <w:i/>
                      <w:sz w:val="24"/>
                      <w:szCs w:val="24"/>
                      <w:lang w:val="en-US" w:eastAsia="es-E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sz w:val="24"/>
                  <w:szCs w:val="24"/>
                  <w:lang w:val="en-US" w:eastAsia="es-ES"/>
                </w:rPr>
                <m:t>)</m:t>
              </m:r>
            </m:den>
          </m:f>
        </m:oMath>
      </m:oMathPara>
    </w:p>
    <w:p w14:paraId="4DED7D53" w14:textId="77777777" w:rsidR="00B229E4" w:rsidRDefault="00B229E4" w:rsidP="00B229E4">
      <w:pPr>
        <w:spacing w:line="48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t xml:space="preserve">where the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 xml:space="preserve">obs </m:t>
            </m:r>
          </m:sub>
        </m:sSub>
      </m:oMath>
      <w:r>
        <w:rPr>
          <w:rFonts w:ascii="Times New Roman" w:hAnsi="Times New Roman" w:cs="Times New Roman"/>
          <w:bCs/>
          <w:sz w:val="24"/>
          <w:szCs w:val="24"/>
          <w:lang w:val="en-US"/>
        </w:rPr>
        <w:t xml:space="preserve"> is the mean phylogenetic distance between two taxa in the observed assemblage,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oMath>
      <w:r>
        <w:rPr>
          <w:rFonts w:ascii="Times New Roman" w:hAnsi="Times New Roman" w:cs="Times New Roman"/>
          <w:bCs/>
          <w:sz w:val="24"/>
          <w:szCs w:val="24"/>
          <w:lang w:val="en-US"/>
        </w:rPr>
        <w:t xml:space="preserve"> is the mean phylogenetic distance between two taxa in the expected assemblage under null model</w:t>
      </w:r>
      <w:r>
        <w:rPr>
          <w:rFonts w:ascii="Times New Roman" w:hAnsi="Times New Roman" w:cs="Times New Roman"/>
          <w:bCs/>
          <w:i/>
          <w:sz w:val="24"/>
          <w:szCs w:val="24"/>
          <w:lang w:val="en-US"/>
        </w:rPr>
        <w:t xml:space="preserve">, </w:t>
      </w:r>
      <w:r>
        <w:rPr>
          <w:rFonts w:ascii="Times New Roman" w:hAnsi="Times New Roman" w:cs="Times New Roman"/>
          <w:bCs/>
          <w:iCs/>
          <w:sz w:val="24"/>
          <w:szCs w:val="24"/>
          <w:lang w:val="en-US"/>
        </w:rPr>
        <w:t>and</w:t>
      </w:r>
      <w:r>
        <w:rPr>
          <w:rFonts w:ascii="Times New Roman" w:hAnsi="Times New Roman" w:cs="Times New Roman"/>
          <w:bCs/>
          <w:i/>
          <w:sz w:val="24"/>
          <w:szCs w:val="24"/>
          <w:lang w:val="en-US"/>
        </w:rPr>
        <w:t xml:space="preserve"> </w:t>
      </w:r>
      <m:oMath>
        <m:r>
          <w:rPr>
            <w:rFonts w:ascii="Cambria Math" w:hAnsi="Cambria Math" w:cs="Times New Roman"/>
            <w:sz w:val="24"/>
            <w:szCs w:val="24"/>
            <w:lang w:val="en-US"/>
          </w:rPr>
          <m:t>sd(</m:t>
        </m:r>
        <m:sSub>
          <m:sSubPr>
            <m:ctrlPr>
              <w:rPr>
                <w:rFonts w:ascii="Cambria Math" w:hAnsi="Cambria Math"/>
                <w:bCs/>
                <w:i/>
                <w:sz w:val="24"/>
                <w:szCs w:val="24"/>
                <w:lang w:val="en-US" w:eastAsia="es-E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sz w:val="24"/>
            <w:szCs w:val="24"/>
            <w:lang w:val="en-US" w:eastAsia="es-ES"/>
          </w:rPr>
          <m:t>)</m:t>
        </m:r>
      </m:oMath>
      <w:r>
        <w:rPr>
          <w:rFonts w:ascii="Times New Roman" w:eastAsiaTheme="minorEastAsia" w:hAnsi="Times New Roman" w:cs="Times New Roman"/>
          <w:bCs/>
          <w:i/>
          <w:sz w:val="24"/>
          <w:szCs w:val="24"/>
          <w:lang w:val="en-US" w:eastAsia="es-ES"/>
        </w:rPr>
        <w:t xml:space="preserve"> </w:t>
      </w:r>
      <w:r>
        <w:rPr>
          <w:rFonts w:ascii="Times New Roman" w:eastAsiaTheme="minorEastAsia" w:hAnsi="Times New Roman" w:cs="Times New Roman"/>
          <w:bCs/>
          <w:iCs/>
          <w:sz w:val="24"/>
          <w:szCs w:val="24"/>
          <w:lang w:val="en-US" w:eastAsia="es-ES"/>
        </w:rPr>
        <w:t xml:space="preserve">is the standard deviation of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oMath>
      <w:r>
        <w:rPr>
          <w:rFonts w:ascii="Times New Roman" w:hAnsi="Times New Roman" w:cs="Times New Roman"/>
          <w:sz w:val="24"/>
          <w:szCs w:val="24"/>
          <w:lang w:val="en-US"/>
        </w:rPr>
        <w:t xml:space="preserve"> </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et al., 2002)","plainTextFormattedCitation":"(Webb et al., 2002)","previouslyFormattedCitation":"(Webb et al. 2002)"},"properties":{"noteIndex":0},"schema":"https://github.com/citation-style-language/schema/raw/master/csl-citation.json"}</w:instrText>
      </w:r>
      <w:r>
        <w:rPr>
          <w:rFonts w:ascii="Times New Roman" w:hAnsi="Times New Roman" w:cs="Times New Roman"/>
          <w:bCs/>
          <w:sz w:val="24"/>
          <w:szCs w:val="24"/>
          <w:lang w:val="en-US"/>
        </w:rPr>
        <w:fldChar w:fldCharType="separate"/>
      </w:r>
      <w:r w:rsidRPr="006E1E98">
        <w:rPr>
          <w:rFonts w:ascii="Times New Roman" w:hAnsi="Times New Roman" w:cs="Times New Roman"/>
          <w:bCs/>
          <w:noProof/>
          <w:sz w:val="24"/>
          <w:szCs w:val="24"/>
          <w:lang w:val="en-US"/>
        </w:rPr>
        <w:t xml:space="preserve">(Webb et al., </w:t>
      </w:r>
      <w:r w:rsidRPr="006E1E98">
        <w:rPr>
          <w:rFonts w:ascii="Times New Roman" w:hAnsi="Times New Roman" w:cs="Times New Roman"/>
          <w:bCs/>
          <w:noProof/>
          <w:sz w:val="24"/>
          <w:szCs w:val="24"/>
          <w:lang w:val="en-US"/>
        </w:rPr>
        <w:lastRenderedPageBreak/>
        <w:t>2002)</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We calculated NRI with </w:t>
      </w:r>
      <w:r w:rsidRPr="00C56DCB">
        <w:rPr>
          <w:rFonts w:ascii="Times New Roman" w:hAnsi="Times New Roman" w:cs="Times New Roman"/>
          <w:bCs/>
          <w:i/>
          <w:iCs/>
          <w:sz w:val="24"/>
          <w:szCs w:val="24"/>
          <w:lang w:val="en-US"/>
        </w:rPr>
        <w:t>ses.mpd</w:t>
      </w:r>
      <w:r>
        <w:rPr>
          <w:rFonts w:ascii="Times New Roman" w:hAnsi="Times New Roman" w:cs="Times New Roman"/>
          <w:bCs/>
          <w:sz w:val="24"/>
          <w:szCs w:val="24"/>
          <w:lang w:val="en-US"/>
        </w:rPr>
        <w:t xml:space="preserve"> function of the picante package </w:t>
      </w:r>
      <w:r w:rsidRPr="00F129D7">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DOI":"10.1093/bioinformatics/btq166","ISBN":"1367-4803","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nAVAILABILITY: Picante is a package for the R statistical language and environment written in R and C, released under a GPL v2 open-source license, and freely available on the web (http://picante.r-forge.r-project.org) and from CRAN (http://cran.r-project.org).","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4afacaf-6dfe-47f6-8b5a-8bee4756d686"]}],"mendeley":{"formattedCitation":"(Kembel et al., 2010)","plainTextFormattedCitation":"(Kembel et al., 2010)","previouslyFormattedCitation":"(Kembel et al. 2010)"},"properties":{"noteIndex":0},"schema":"https://github.com/citation-style-language/schema/raw/master/csl-citation.json"}</w:instrText>
      </w:r>
      <w:r w:rsidRPr="00F129D7">
        <w:rPr>
          <w:rFonts w:ascii="Times New Roman" w:hAnsi="Times New Roman" w:cs="Times New Roman"/>
          <w:bCs/>
          <w:sz w:val="24"/>
          <w:szCs w:val="24"/>
          <w:lang w:val="en-US"/>
        </w:rPr>
        <w:fldChar w:fldCharType="separate"/>
      </w:r>
      <w:r w:rsidRPr="006E1E98">
        <w:rPr>
          <w:rFonts w:ascii="Times New Roman" w:hAnsi="Times New Roman" w:cs="Times New Roman"/>
          <w:bCs/>
          <w:noProof/>
          <w:sz w:val="24"/>
          <w:szCs w:val="24"/>
          <w:lang w:val="en-US"/>
        </w:rPr>
        <w:t>(Kembel et al., 2010)</w:t>
      </w:r>
      <w:r w:rsidRPr="00F129D7">
        <w:rPr>
          <w:rFonts w:ascii="Times New Roman" w:hAnsi="Times New Roman" w:cs="Times New Roman"/>
          <w:bCs/>
          <w:sz w:val="24"/>
          <w:szCs w:val="24"/>
          <w:lang w:val="en-US"/>
        </w:rPr>
        <w:fldChar w:fldCharType="end"/>
      </w:r>
      <w:r w:rsidRPr="00F129D7">
        <w:rPr>
          <w:rFonts w:ascii="Times New Roman" w:hAnsi="Times New Roman" w:cs="Times New Roman"/>
          <w:bCs/>
          <w:sz w:val="24"/>
          <w:szCs w:val="24"/>
          <w:lang w:val="en-US"/>
        </w:rPr>
        <w:t xml:space="preserve">, using </w:t>
      </w:r>
      <w:r>
        <w:rPr>
          <w:rFonts w:ascii="Times New Roman" w:hAnsi="Times New Roman" w:cs="Times New Roman"/>
          <w:bCs/>
          <w:sz w:val="24"/>
          <w:szCs w:val="24"/>
          <w:lang w:val="en-US"/>
        </w:rPr>
        <w:t xml:space="preserve">999 randomization of species identities in the phylogenetic tree (taxa shuffle null model). </w:t>
      </w:r>
    </w:p>
    <w:p w14:paraId="2AEDAFC5" w14:textId="77777777" w:rsidR="00B229E4" w:rsidRPr="001D5277" w:rsidRDefault="00B229E4" w:rsidP="00B229E4">
      <w:pPr>
        <w:spacing w:line="480" w:lineRule="auto"/>
        <w:rPr>
          <w:rFonts w:ascii="Times New Roman" w:hAnsi="Times New Roman" w:cs="Times New Roman"/>
          <w:i/>
          <w:iCs/>
          <w:sz w:val="24"/>
          <w:szCs w:val="24"/>
          <w:lang w:val="en-US"/>
        </w:rPr>
      </w:pPr>
      <w:r w:rsidRPr="001D5277">
        <w:rPr>
          <w:rFonts w:ascii="Times New Roman" w:hAnsi="Times New Roman" w:cs="Times New Roman"/>
          <w:i/>
          <w:iCs/>
          <w:sz w:val="24"/>
          <w:szCs w:val="24"/>
          <w:lang w:val="en-US"/>
        </w:rPr>
        <w:t>Mean age of assemblages</w:t>
      </w:r>
    </w:p>
    <w:p w14:paraId="7B7CF181" w14:textId="77777777" w:rsidR="00B229E4" w:rsidRDefault="00B229E4" w:rsidP="00B229E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order to access if the observed NRI for assemblages is a result of in situ speciation or historical dispersal we calculate the mean age of assemblages from arrival times that each species´s lineages reach the assemblages. </w:t>
      </w:r>
      <w:r w:rsidRPr="00614AC3">
        <w:rPr>
          <w:rFonts w:ascii="Times New Roman" w:hAnsi="Times New Roman" w:cs="Times New Roman"/>
          <w:sz w:val="24"/>
          <w:szCs w:val="24"/>
          <w:lang w:val="en-US"/>
        </w:rPr>
        <w:t xml:space="preserve">The arrival time was computed as the node age of the </w:t>
      </w:r>
      <w:r>
        <w:rPr>
          <w:rFonts w:ascii="Times New Roman" w:hAnsi="Times New Roman" w:cs="Times New Roman"/>
          <w:sz w:val="24"/>
          <w:szCs w:val="24"/>
          <w:lang w:val="en-US"/>
        </w:rPr>
        <w:t>most</w:t>
      </w:r>
      <w:r w:rsidRPr="00614AC3">
        <w:rPr>
          <w:rFonts w:ascii="Times New Roman" w:hAnsi="Times New Roman" w:cs="Times New Roman"/>
          <w:sz w:val="24"/>
          <w:szCs w:val="24"/>
          <w:lang w:val="en-US"/>
        </w:rPr>
        <w:t xml:space="preserve"> ancient ancestor</w:t>
      </w:r>
      <w:r>
        <w:rPr>
          <w:rFonts w:ascii="Times New Roman" w:hAnsi="Times New Roman" w:cs="Times New Roman"/>
          <w:sz w:val="24"/>
          <w:szCs w:val="24"/>
          <w:lang w:val="en-US"/>
        </w:rPr>
        <w:t xml:space="preserve"> </w:t>
      </w:r>
      <w:r w:rsidRPr="00614AC3">
        <w:rPr>
          <w:rFonts w:ascii="Times New Roman" w:hAnsi="Times New Roman" w:cs="Times New Roman"/>
          <w:sz w:val="24"/>
          <w:szCs w:val="24"/>
          <w:lang w:val="en-US"/>
        </w:rPr>
        <w:t>in which its descendants also occupied the biome of the assemblage</w:t>
      </w:r>
      <w:r>
        <w:rPr>
          <w:rFonts w:ascii="Times New Roman" w:hAnsi="Times New Roman" w:cs="Times New Roman"/>
          <w:sz w:val="24"/>
          <w:szCs w:val="24"/>
          <w:lang w:val="en-US"/>
        </w:rPr>
        <w:t xml:space="preserve">. When the most recent ancestral of a species was estimated to occupy a different biome than that occupied by the current species in the assemblage of interest, </w:t>
      </w:r>
      <w:r>
        <w:rPr>
          <w:rFonts w:ascii="Times New Roman" w:eastAsia="Times New Roman" w:hAnsi="Times New Roman"/>
          <w:sz w:val="24"/>
          <w:szCs w:val="24"/>
          <w:lang w:val="en-US"/>
        </w:rPr>
        <w:t>we assign an arrival time of 1 x 10</w:t>
      </w:r>
      <w:r>
        <w:rPr>
          <w:rFonts w:ascii="Times New Roman" w:eastAsia="Times New Roman" w:hAnsi="Times New Roman"/>
          <w:sz w:val="24"/>
          <w:szCs w:val="24"/>
          <w:vertAlign w:val="superscript"/>
          <w:lang w:val="en-US"/>
        </w:rPr>
        <w:t>-5</w:t>
      </w:r>
      <w:r>
        <w:rPr>
          <w:rFonts w:ascii="Times New Roman" w:eastAsia="Times New Roman" w:hAnsi="Times New Roman"/>
          <w:sz w:val="24"/>
          <w:szCs w:val="24"/>
          <w:lang w:val="en-US"/>
        </w:rPr>
        <w:t xml:space="preserve"> Ma. Therefore, we assume that when the dispersion occurred after the last speciation event in the tree, the time of arrival was very recent. After obtained the arrival age for all species in all biomes, t</w:t>
      </w:r>
      <w:r w:rsidRPr="00DB6ABC">
        <w:rPr>
          <w:rFonts w:ascii="Times New Roman" w:eastAsia="Times New Roman" w:hAnsi="Times New Roman"/>
          <w:sz w:val="24"/>
          <w:szCs w:val="24"/>
          <w:lang w:val="en-US"/>
        </w:rPr>
        <w:t>he mean age of the assemblage</w:t>
      </w:r>
      <w:r>
        <w:rPr>
          <w:rFonts w:ascii="Times New Roman" w:eastAsia="Times New Roman" w:hAnsi="Times New Roman"/>
          <w:sz w:val="24"/>
          <w:szCs w:val="24"/>
          <w:lang w:val="en-US"/>
        </w:rPr>
        <w:t xml:space="preserve"> was calculated as the mean of the arrival age of all species presented in each assemblage.</w:t>
      </w:r>
    </w:p>
    <w:p w14:paraId="0349D302" w14:textId="77777777" w:rsidR="00B229E4" w:rsidRPr="001D5277" w:rsidRDefault="00B229E4" w:rsidP="00B229E4">
      <w:pPr>
        <w:spacing w:line="480" w:lineRule="auto"/>
        <w:jc w:val="both"/>
        <w:rPr>
          <w:rFonts w:ascii="Times New Roman" w:hAnsi="Times New Roman"/>
          <w:i/>
          <w:iCs/>
          <w:sz w:val="24"/>
          <w:szCs w:val="24"/>
          <w:lang w:val="en-US"/>
        </w:rPr>
      </w:pPr>
      <w:r w:rsidRPr="001D5277">
        <w:rPr>
          <w:rFonts w:ascii="Times New Roman" w:hAnsi="Times New Roman"/>
          <w:i/>
          <w:iCs/>
          <w:sz w:val="24"/>
          <w:szCs w:val="24"/>
          <w:lang w:val="en-US"/>
        </w:rPr>
        <w:t>Data analysis</w:t>
      </w:r>
    </w:p>
    <w:p w14:paraId="4230B1FE" w14:textId="77777777" w:rsidR="00B229E4" w:rsidRDefault="00B229E4" w:rsidP="00B229E4">
      <w:pPr>
        <w:pStyle w:val="SemEspaamento"/>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evaluate the OTT and TNC hypothesis, we tested for differences in NRI and mean age of assemblage between Tropical and Temperate assemblages with one-way non parametric Anova (Legendre XXXX), and complementary with a </w:t>
      </w:r>
      <w:commentRangeStart w:id="4"/>
      <w:r>
        <w:rPr>
          <w:rFonts w:ascii="Times New Roman" w:hAnsi="Times New Roman" w:cs="Times New Roman"/>
          <w:bCs/>
          <w:sz w:val="24"/>
          <w:szCs w:val="24"/>
          <w:lang w:val="en-US"/>
        </w:rPr>
        <w:t>regression model using</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latitude as a predictor of NRI values</w:t>
      </w:r>
      <w:commentRangeEnd w:id="4"/>
      <w:r>
        <w:rPr>
          <w:rStyle w:val="Refdecomentrio"/>
        </w:rPr>
        <w:commentReference w:id="4"/>
      </w:r>
      <w:r>
        <w:rPr>
          <w:rFonts w:ascii="Times New Roman" w:hAnsi="Times New Roman" w:cs="Times New Roman"/>
          <w:bCs/>
          <w:sz w:val="24"/>
          <w:szCs w:val="24"/>
          <w:lang w:val="en-US"/>
        </w:rPr>
        <w:t xml:space="preserve"> (Appendix 2, Figure S2). We also spatialized the results of NRI and mean assemblage age for all Tyranidae assemblages of America continent. All analysis was conducted in R environment </w:t>
      </w:r>
      <w:r>
        <w:rPr>
          <w:rFonts w:ascii="Times New Roman" w:hAnsi="Times New Roman" w:cs="Times New Roman"/>
          <w:bCs/>
          <w:sz w:val="24"/>
          <w:szCs w:val="24"/>
          <w:lang w:val="en-US"/>
        </w:rPr>
        <w:fldChar w:fldCharType="begin" w:fldLock="1"/>
      </w:r>
      <w:r>
        <w:rPr>
          <w:rFonts w:ascii="Times New Roman" w:hAnsi="Times New Roman" w:cs="Times New Roman"/>
          <w:bCs/>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139fdb05-e9bb-4492-8555-c1d1250def22","http://www.mendeley.com/documents/?uuid=27a9d0f6-3c19-4051-8cdf-62101f69fd76"]}],"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hAnsi="Times New Roman" w:cs="Times New Roman"/>
          <w:bCs/>
          <w:sz w:val="24"/>
          <w:szCs w:val="24"/>
          <w:lang w:val="en-US"/>
        </w:rPr>
        <w:fldChar w:fldCharType="separate"/>
      </w:r>
      <w:r w:rsidRPr="00AC281B">
        <w:rPr>
          <w:rFonts w:ascii="Times New Roman" w:hAnsi="Times New Roman" w:cs="Times New Roman"/>
          <w:bCs/>
          <w:noProof/>
          <w:sz w:val="24"/>
          <w:szCs w:val="24"/>
          <w:lang w:val="en-US"/>
        </w:rPr>
        <w:t>(</w:t>
      </w:r>
      <w:r>
        <w:rPr>
          <w:rFonts w:ascii="Times New Roman" w:hAnsi="Times New Roman" w:cs="Times New Roman"/>
          <w:bCs/>
          <w:noProof/>
          <w:sz w:val="24"/>
          <w:szCs w:val="24"/>
          <w:lang w:val="en-US"/>
        </w:rPr>
        <w:t xml:space="preserve">R Core </w:t>
      </w:r>
      <w:r w:rsidRPr="00AC281B">
        <w:rPr>
          <w:rFonts w:ascii="Times New Roman" w:hAnsi="Times New Roman" w:cs="Times New Roman"/>
          <w:bCs/>
          <w:noProof/>
          <w:sz w:val="24"/>
          <w:szCs w:val="24"/>
          <w:lang w:val="en-US"/>
        </w:rPr>
        <w:t>Team, 2018)</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and all codes and functions used are available at </w:t>
      </w:r>
      <w:r w:rsidRPr="00C855FC">
        <w:rPr>
          <w:rFonts w:ascii="Times New Roman" w:hAnsi="Times New Roman" w:cs="Times New Roman"/>
          <w:bCs/>
          <w:sz w:val="24"/>
          <w:szCs w:val="24"/>
          <w:lang w:val="en-US"/>
        </w:rPr>
        <w:t>https://github.com/GabrielNakamura/MS_Tryranidae_AgeAssemblage</w:t>
      </w:r>
      <w:r>
        <w:rPr>
          <w:rFonts w:ascii="Times New Roman" w:hAnsi="Times New Roman" w:cs="Times New Roman"/>
          <w:bCs/>
          <w:sz w:val="24"/>
          <w:szCs w:val="24"/>
          <w:lang w:val="en-US"/>
        </w:rPr>
        <w:t>.</w:t>
      </w:r>
    </w:p>
    <w:p w14:paraId="612934F1" w14:textId="77777777" w:rsidR="00B229E4" w:rsidRPr="00B86404" w:rsidRDefault="00B229E4" w:rsidP="00B229E4">
      <w:pPr>
        <w:pStyle w:val="SemEspaamento"/>
        <w:spacing w:line="480" w:lineRule="auto"/>
        <w:rPr>
          <w:rFonts w:ascii="Times New Roman" w:hAnsi="Times New Roman" w:cs="Times New Roman"/>
          <w:b/>
          <w:sz w:val="24"/>
          <w:szCs w:val="24"/>
          <w:lang w:val="en-US"/>
        </w:rPr>
      </w:pPr>
      <w:r w:rsidRPr="00B86404">
        <w:rPr>
          <w:rFonts w:ascii="Times New Roman" w:hAnsi="Times New Roman" w:cs="Times New Roman"/>
          <w:b/>
          <w:sz w:val="24"/>
          <w:szCs w:val="24"/>
          <w:lang w:val="en-US"/>
        </w:rPr>
        <w:lastRenderedPageBreak/>
        <w:t>RESULTS</w:t>
      </w:r>
      <w:r>
        <w:rPr>
          <w:rFonts w:ascii="Times New Roman" w:hAnsi="Times New Roman" w:cs="Times New Roman"/>
          <w:b/>
          <w:sz w:val="24"/>
          <w:szCs w:val="24"/>
          <w:lang w:val="en-US"/>
        </w:rPr>
        <w:t xml:space="preserve"> </w:t>
      </w:r>
    </w:p>
    <w:p w14:paraId="04E0DFF7" w14:textId="77777777" w:rsidR="00B229E4" w:rsidRPr="00B86404" w:rsidRDefault="00B229E4" w:rsidP="00B229E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yranidae assemblages presented a strong richness gradient </w:t>
      </w:r>
      <w:r w:rsidRPr="00B86404">
        <w:rPr>
          <w:rFonts w:ascii="Times New Roman" w:hAnsi="Times New Roman" w:cs="Times New Roman"/>
          <w:sz w:val="24"/>
          <w:szCs w:val="24"/>
          <w:lang w:val="en-US"/>
        </w:rPr>
        <w:t>with highest richness are found</w:t>
      </w:r>
      <w:r>
        <w:rPr>
          <w:rFonts w:ascii="Times New Roman" w:hAnsi="Times New Roman" w:cs="Times New Roman"/>
          <w:sz w:val="24"/>
          <w:szCs w:val="24"/>
          <w:lang w:val="en-US"/>
        </w:rPr>
        <w:t xml:space="preserve"> near the Equator and</w:t>
      </w:r>
      <w:r w:rsidRPr="00B86404">
        <w:rPr>
          <w:rFonts w:ascii="Times New Roman" w:hAnsi="Times New Roman" w:cs="Times New Roman"/>
          <w:sz w:val="24"/>
          <w:szCs w:val="24"/>
          <w:lang w:val="en-US"/>
        </w:rPr>
        <w:t xml:space="preserve"> at forest habitats (Amazonia and Atlantic Forest)</w:t>
      </w:r>
      <w:r>
        <w:rPr>
          <w:rFonts w:ascii="Times New Roman" w:hAnsi="Times New Roman" w:cs="Times New Roman"/>
          <w:sz w:val="24"/>
          <w:szCs w:val="24"/>
          <w:lang w:val="en-US"/>
        </w:rPr>
        <w:t xml:space="preserve"> (Figure S1)</w:t>
      </w:r>
      <w:r w:rsidRPr="00B86404">
        <w:rPr>
          <w:rFonts w:ascii="Times New Roman" w:hAnsi="Times New Roman" w:cs="Times New Roman"/>
          <w:sz w:val="24"/>
          <w:szCs w:val="24"/>
          <w:lang w:val="en-US"/>
        </w:rPr>
        <w:t>.</w:t>
      </w:r>
    </w:p>
    <w:p w14:paraId="41FCB51C" w14:textId="77777777" w:rsidR="00B229E4" w:rsidRPr="009124E1" w:rsidRDefault="00B229E4" w:rsidP="00B229E4">
      <w:pPr>
        <w:spacing w:after="0" w:line="480" w:lineRule="auto"/>
        <w:jc w:val="center"/>
        <w:rPr>
          <w:rFonts w:ascii="Times New Roman" w:hAnsi="Times New Roman" w:cs="Times New Roman"/>
          <w:b/>
          <w:sz w:val="24"/>
          <w:szCs w:val="24"/>
          <w:lang w:val="en-US"/>
        </w:rPr>
      </w:pPr>
      <w:r w:rsidRPr="00B86404">
        <w:rPr>
          <w:rFonts w:ascii="Times New Roman" w:hAnsi="Times New Roman" w:cs="Times New Roman"/>
          <w:noProof/>
          <w:sz w:val="24"/>
          <w:szCs w:val="24"/>
          <w:lang w:eastAsia="pt-BR"/>
        </w:rPr>
        <mc:AlternateContent>
          <mc:Choice Requires="wps">
            <w:drawing>
              <wp:anchor distT="0" distB="0" distL="114300" distR="114300" simplePos="0" relativeHeight="251660288" behindDoc="0" locked="0" layoutInCell="1" allowOverlap="1" wp14:anchorId="1FB22A49" wp14:editId="110CE2DA">
                <wp:simplePos x="0" y="0"/>
                <wp:positionH relativeFrom="column">
                  <wp:posOffset>3787140</wp:posOffset>
                </wp:positionH>
                <wp:positionV relativeFrom="paragraph">
                  <wp:posOffset>1226185</wp:posOffset>
                </wp:positionV>
                <wp:extent cx="1352550" cy="314325"/>
                <wp:effectExtent l="0" t="0" r="0" b="0"/>
                <wp:wrapNone/>
                <wp:docPr id="3"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52550" cy="314325"/>
                        </a:xfrm>
                        <a:prstGeom prst="rect">
                          <a:avLst/>
                        </a:prstGeom>
                        <a:noFill/>
                        <a:ln w="6350">
                          <a:noFill/>
                        </a:ln>
                        <a:effectLst/>
                      </wps:spPr>
                      <wps:txbx>
                        <w:txbxContent>
                          <w:p w14:paraId="1E155436" w14:textId="77777777" w:rsidR="00B229E4" w:rsidRPr="0051558B" w:rsidRDefault="00B229E4" w:rsidP="00B229E4">
                            <w:pPr>
                              <w:rPr>
                                <w:rFonts w:ascii="Times New Roman" w:hAnsi="Times New Roman" w:cs="Times New Roman"/>
                                <w:sz w:val="24"/>
                                <w:szCs w:val="24"/>
                                <w:lang w:val="en-US"/>
                              </w:rPr>
                            </w:pPr>
                            <w:r w:rsidRPr="0051558B">
                              <w:rPr>
                                <w:rFonts w:ascii="Times New Roman" w:hAnsi="Times New Roman" w:cs="Times New Roman"/>
                                <w:sz w:val="24"/>
                                <w:szCs w:val="24"/>
                                <w:lang w:val="en-US"/>
                              </w:rPr>
                              <w:t>Equ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B22A49" id="_x0000_t202" coordsize="21600,21600" o:spt="202" path="m,l,21600r21600,l21600,xe">
                <v:stroke joinstyle="miter"/>
                <v:path gradientshapeok="t" o:connecttype="rect"/>
              </v:shapetype>
              <v:shape id="Caixa de texto 3" o:spid="_x0000_s1026" type="#_x0000_t202" style="position:absolute;left:0;text-align:left;margin-left:298.2pt;margin-top:96.55pt;width:106.5pt;height:2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" filled="f" stroked="f" strokeweight=".5pt">
                <v:textbox>
                  <w:txbxContent>
                    <w:p w14:paraId="1E155436" w14:textId="77777777" w:rsidR="00B229E4" w:rsidRPr="0051558B" w:rsidRDefault="00B229E4" w:rsidP="00B229E4">
                      <w:pPr>
                        <w:rPr>
                          <w:rFonts w:ascii="Times New Roman" w:hAnsi="Times New Roman" w:cs="Times New Roman"/>
                          <w:sz w:val="24"/>
                          <w:szCs w:val="24"/>
                          <w:lang w:val="en-US"/>
                        </w:rPr>
                      </w:pPr>
                      <w:r w:rsidRPr="0051558B">
                        <w:rPr>
                          <w:rFonts w:ascii="Times New Roman" w:hAnsi="Times New Roman" w:cs="Times New Roman"/>
                          <w:sz w:val="24"/>
                          <w:szCs w:val="24"/>
                          <w:lang w:val="en-US"/>
                        </w:rPr>
                        <w:t>Equator</w:t>
                      </w:r>
                    </w:p>
                  </w:txbxContent>
                </v:textbox>
              </v:shape>
            </w:pict>
          </mc:Fallback>
        </mc:AlternateContent>
      </w:r>
      <w:r w:rsidRPr="00B86404">
        <w:rPr>
          <w:rFonts w:ascii="Times New Roman" w:hAnsi="Times New Roman" w:cs="Times New Roman"/>
          <w:noProof/>
          <w:sz w:val="24"/>
          <w:szCs w:val="24"/>
          <w:lang w:eastAsia="pt-BR"/>
        </w:rPr>
        <mc:AlternateContent>
          <mc:Choice Requires="wps">
            <w:drawing>
              <wp:anchor distT="4294967295" distB="4294967295" distL="114300" distR="114300" simplePos="0" relativeHeight="251659264" behindDoc="0" locked="0" layoutInCell="1" allowOverlap="1" wp14:anchorId="36677EBE" wp14:editId="3B7605AE">
                <wp:simplePos x="0" y="0"/>
                <wp:positionH relativeFrom="column">
                  <wp:posOffset>2243455</wp:posOffset>
                </wp:positionH>
                <wp:positionV relativeFrom="paragraph">
                  <wp:posOffset>1536699</wp:posOffset>
                </wp:positionV>
                <wp:extent cx="2229485" cy="0"/>
                <wp:effectExtent l="0" t="0" r="18415" b="19050"/>
                <wp:wrapNone/>
                <wp:docPr id="17" name="Conector reto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229485" cy="0"/>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3DA6566D" id="Conector reto 8"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176.65pt,121pt" to="352.2pt,1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" strokecolor="#4a7ebb">
                <o:lock v:ext="edit" shapetype="f"/>
              </v:line>
            </w:pict>
          </mc:Fallback>
        </mc:AlternateContent>
      </w:r>
      <w:r w:rsidRPr="00B86404">
        <w:rPr>
          <w:rFonts w:ascii="Times New Roman" w:hAnsi="Times New Roman" w:cs="Times New Roman"/>
          <w:b/>
          <w:sz w:val="24"/>
          <w:szCs w:val="24"/>
          <w:lang w:val="en-US"/>
        </w:rPr>
        <w:t xml:space="preserve">  </w:t>
      </w:r>
      <w:r>
        <w:rPr>
          <w:rFonts w:ascii="Times New Roman" w:hAnsi="Times New Roman" w:cs="Times New Roman"/>
          <w:b/>
          <w:noProof/>
          <w:sz w:val="24"/>
          <w:szCs w:val="24"/>
          <w:lang w:eastAsia="pt-BR"/>
        </w:rPr>
        <w:drawing>
          <wp:inline distT="0" distB="0" distL="0" distR="0" wp14:anchorId="39C4C911" wp14:editId="4D625762">
            <wp:extent cx="4483100" cy="44831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ichness_map.pdf"/>
                    <pic:cNvPicPr/>
                  </pic:nvPicPr>
                  <pic:blipFill>
                    <a:blip r:embed="rId9">
                      <a:extLst>
                        <a:ext uri="{28A0092B-C50C-407E-A947-70E740481C1C}">
                          <a14:useLocalDpi xmlns:a14="http://schemas.microsoft.com/office/drawing/2010/main" val="0"/>
                        </a:ext>
                      </a:extLst>
                    </a:blip>
                    <a:stretch>
                      <a:fillRect/>
                    </a:stretch>
                  </pic:blipFill>
                  <pic:spPr>
                    <a:xfrm>
                      <a:off x="0" y="0"/>
                      <a:ext cx="4483100" cy="4483100"/>
                    </a:xfrm>
                    <a:prstGeom prst="rect">
                      <a:avLst/>
                    </a:prstGeom>
                  </pic:spPr>
                </pic:pic>
              </a:graphicData>
            </a:graphic>
          </wp:inline>
        </w:drawing>
      </w:r>
    </w:p>
    <w:p w14:paraId="16BCDDB9" w14:textId="77777777" w:rsidR="00B229E4" w:rsidRDefault="00B229E4" w:rsidP="00B229E4">
      <w:pPr>
        <w:spacing w:after="240" w:line="480" w:lineRule="auto"/>
        <w:rPr>
          <w:rFonts w:ascii="Times New Roman" w:hAnsi="Times New Roman" w:cs="Times New Roman"/>
          <w:sz w:val="24"/>
          <w:szCs w:val="24"/>
          <w:lang w:val="en-US"/>
        </w:rPr>
      </w:pPr>
      <w:commentRangeStart w:id="5"/>
      <w:r w:rsidRPr="00B86404">
        <w:rPr>
          <w:rFonts w:ascii="Times New Roman" w:hAnsi="Times New Roman" w:cs="Times New Roman"/>
          <w:bCs/>
          <w:sz w:val="24"/>
          <w:szCs w:val="24"/>
          <w:lang w:val="en-US"/>
        </w:rPr>
        <w:t xml:space="preserve">Figure </w:t>
      </w:r>
      <w:r>
        <w:rPr>
          <w:rFonts w:ascii="Times New Roman" w:hAnsi="Times New Roman" w:cs="Times New Roman"/>
          <w:bCs/>
          <w:sz w:val="24"/>
          <w:szCs w:val="24"/>
          <w:lang w:val="en-US"/>
        </w:rPr>
        <w:t>S1</w:t>
      </w:r>
      <w:r w:rsidRPr="00B86404">
        <w:rPr>
          <w:rFonts w:ascii="Times New Roman" w:hAnsi="Times New Roman" w:cs="Times New Roman"/>
          <w:bCs/>
          <w:sz w:val="24"/>
          <w:szCs w:val="24"/>
          <w:lang w:val="en-US"/>
        </w:rPr>
        <w:t>:</w:t>
      </w:r>
      <w:r w:rsidRPr="00B86404">
        <w:rPr>
          <w:rFonts w:ascii="Times New Roman" w:hAnsi="Times New Roman" w:cs="Times New Roman"/>
          <w:sz w:val="24"/>
          <w:szCs w:val="24"/>
          <w:lang w:val="en-US"/>
        </w:rPr>
        <w:t xml:space="preserve"> Species richness</w:t>
      </w:r>
      <w:r>
        <w:rPr>
          <w:rFonts w:ascii="Times New Roman" w:hAnsi="Times New Roman" w:cs="Times New Roman"/>
          <w:sz w:val="24"/>
          <w:szCs w:val="24"/>
          <w:lang w:val="en-US"/>
        </w:rPr>
        <w:t xml:space="preserve"> gradient for the</w:t>
      </w:r>
      <w:r w:rsidRPr="00B86404">
        <w:rPr>
          <w:rFonts w:ascii="Times New Roman" w:hAnsi="Times New Roman" w:cs="Times New Roman"/>
          <w:sz w:val="24"/>
          <w:szCs w:val="24"/>
          <w:lang w:val="en-US"/>
        </w:rPr>
        <w:t xml:space="preserve"> 392 species of Tyrannidae</w:t>
      </w:r>
      <w:r>
        <w:rPr>
          <w:rFonts w:ascii="Times New Roman" w:hAnsi="Times New Roman" w:cs="Times New Roman"/>
          <w:sz w:val="24"/>
          <w:szCs w:val="24"/>
          <w:lang w:val="en-US"/>
        </w:rPr>
        <w:t>.</w:t>
      </w:r>
      <w:commentRangeEnd w:id="5"/>
      <w:r>
        <w:rPr>
          <w:rStyle w:val="Refdecomentrio"/>
        </w:rPr>
        <w:commentReference w:id="5"/>
      </w:r>
    </w:p>
    <w:p w14:paraId="6692C0EC" w14:textId="77777777" w:rsidR="00B229E4" w:rsidRPr="00B86404" w:rsidRDefault="00B229E4" w:rsidP="00B229E4">
      <w:pPr>
        <w:spacing w:after="0" w:line="480" w:lineRule="auto"/>
        <w:ind w:firstLine="708"/>
        <w:jc w:val="both"/>
        <w:rPr>
          <w:rFonts w:ascii="Times New Roman" w:hAnsi="Times New Roman" w:cs="Times New Roman"/>
          <w:sz w:val="24"/>
          <w:szCs w:val="24"/>
          <w:lang w:val="en-US"/>
        </w:rPr>
      </w:pPr>
      <w:r w:rsidRPr="00B86404">
        <w:rPr>
          <w:rFonts w:ascii="Times New Roman" w:hAnsi="Times New Roman" w:cs="Times New Roman"/>
          <w:sz w:val="24"/>
          <w:szCs w:val="24"/>
          <w:lang w:val="en-US"/>
        </w:rPr>
        <w:t xml:space="preserve">We selected the </w:t>
      </w:r>
      <w:r>
        <w:rPr>
          <w:rFonts w:ascii="Times New Roman" w:hAnsi="Times New Roman" w:cs="Times New Roman"/>
          <w:sz w:val="24"/>
          <w:szCs w:val="24"/>
          <w:lang w:val="en-US"/>
        </w:rPr>
        <w:t xml:space="preserve">BayArea+J as the </w:t>
      </w:r>
      <w:r w:rsidRPr="00B86404">
        <w:rPr>
          <w:rFonts w:ascii="Times New Roman" w:hAnsi="Times New Roman" w:cs="Times New Roman"/>
          <w:sz w:val="24"/>
          <w:szCs w:val="24"/>
          <w:lang w:val="en-US"/>
        </w:rPr>
        <w:t>model</w:t>
      </w:r>
      <w:r>
        <w:rPr>
          <w:rFonts w:ascii="Times New Roman" w:hAnsi="Times New Roman" w:cs="Times New Roman"/>
          <w:sz w:val="24"/>
          <w:szCs w:val="24"/>
          <w:lang w:val="en-US"/>
        </w:rPr>
        <w:t xml:space="preserve"> to represent the ancestral biome of species (Table S2)</w:t>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We observed a difference in phylogenetic diversity among temperate and tropical regions (F= 1426, p&lt;0.001 ), with a predominance of phylogenetic clustering in both temperate and tropical regions </w:t>
      </w:r>
      <w:r>
        <w:rPr>
          <w:rFonts w:ascii="Times New Roman" w:hAnsi="Times New Roman" w:cs="Times New Roman"/>
          <w:bCs/>
          <w:sz w:val="24"/>
          <w:szCs w:val="24"/>
          <w:lang w:val="en-US"/>
        </w:rPr>
        <w:t xml:space="preserve">(Figure 3a). The mean age of assemblages also differed between tropical and temperate regions (F= 4171, p&lt;0.001 ), with temperate presenting more recent assemblages than tropical region (Figure 3b). Particularly, in the tropical region, we also noted that the most ancient assemblages are located at tropical forests (Amazon and Atlantic forests ~35Mya), whereas temperate regions host the most </w:t>
      </w:r>
      <w:r>
        <w:rPr>
          <w:rFonts w:ascii="Times New Roman" w:hAnsi="Times New Roman" w:cs="Times New Roman"/>
          <w:bCs/>
          <w:sz w:val="24"/>
          <w:szCs w:val="24"/>
          <w:lang w:val="en-US"/>
        </w:rPr>
        <w:lastRenderedPageBreak/>
        <w:t xml:space="preserve">recent assemblages (~4Mya), furthermore, we identify an area with intermediate ages separating South and North America </w:t>
      </w:r>
      <w:r>
        <w:rPr>
          <w:rFonts w:ascii="Times New Roman" w:hAnsi="Times New Roman" w:cs="Times New Roman"/>
          <w:sz w:val="24"/>
          <w:szCs w:val="24"/>
          <w:lang w:val="en-US"/>
        </w:rPr>
        <w:t>(Figure 4b).</w:t>
      </w:r>
    </w:p>
    <w:p w14:paraId="26FFF8D9" w14:textId="77777777" w:rsidR="00B229E4" w:rsidRPr="00B86404" w:rsidRDefault="00B229E4" w:rsidP="00B229E4">
      <w:pPr>
        <w:spacing w:after="0" w:line="480" w:lineRule="auto"/>
        <w:jc w:val="both"/>
        <w:rPr>
          <w:rFonts w:ascii="Times New Roman" w:hAnsi="Times New Roman" w:cs="Times New Roman"/>
          <w:sz w:val="24"/>
          <w:szCs w:val="24"/>
          <w:lang w:val="en-US"/>
        </w:rPr>
      </w:pPr>
    </w:p>
    <w:p w14:paraId="44FA71E0" w14:textId="77777777" w:rsidR="00B229E4" w:rsidRPr="00B86404" w:rsidRDefault="00B229E4" w:rsidP="00B229E4">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pt-BR"/>
        </w:rPr>
        <w:drawing>
          <wp:inline distT="0" distB="0" distL="0" distR="0" wp14:anchorId="50BF2C02" wp14:editId="510827A9">
            <wp:extent cx="4572000" cy="77724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boxplot.pdf"/>
                    <pic:cNvPicPr/>
                  </pic:nvPicPr>
                  <pic:blipFill>
                    <a:blip r:embed="rId10">
                      <a:extLst>
                        <a:ext uri="{28A0092B-C50C-407E-A947-70E740481C1C}">
                          <a14:useLocalDpi xmlns:a14="http://schemas.microsoft.com/office/drawing/2010/main" val="0"/>
                        </a:ext>
                      </a:extLst>
                    </a:blip>
                    <a:stretch>
                      <a:fillRect/>
                    </a:stretch>
                  </pic:blipFill>
                  <pic:spPr>
                    <a:xfrm>
                      <a:off x="0" y="0"/>
                      <a:ext cx="4572000" cy="7772400"/>
                    </a:xfrm>
                    <a:prstGeom prst="rect">
                      <a:avLst/>
                    </a:prstGeom>
                  </pic:spPr>
                </pic:pic>
              </a:graphicData>
            </a:graphic>
          </wp:inline>
        </w:drawing>
      </w:r>
    </w:p>
    <w:p w14:paraId="56EF7E6F" w14:textId="77777777" w:rsidR="00B229E4" w:rsidRPr="00B86404" w:rsidRDefault="00B229E4" w:rsidP="00B229E4">
      <w:pPr>
        <w:spacing w:after="240" w:line="480" w:lineRule="auto"/>
        <w:jc w:val="both"/>
        <w:rPr>
          <w:rFonts w:ascii="Times New Roman" w:hAnsi="Times New Roman" w:cs="Times New Roman"/>
          <w:sz w:val="24"/>
          <w:szCs w:val="24"/>
          <w:lang w:val="en-US"/>
        </w:rPr>
      </w:pPr>
      <w:r w:rsidRPr="00B86404">
        <w:rPr>
          <w:rFonts w:ascii="Times New Roman" w:hAnsi="Times New Roman" w:cs="Times New Roman"/>
          <w:bCs/>
          <w:sz w:val="24"/>
          <w:szCs w:val="24"/>
          <w:lang w:val="en-US"/>
        </w:rPr>
        <w:lastRenderedPageBreak/>
        <w:t xml:space="preserve">Figure </w:t>
      </w:r>
      <w:r>
        <w:rPr>
          <w:rFonts w:ascii="Times New Roman" w:hAnsi="Times New Roman" w:cs="Times New Roman"/>
          <w:bCs/>
          <w:sz w:val="24"/>
          <w:szCs w:val="24"/>
          <w:lang w:val="en-US"/>
        </w:rPr>
        <w:t>3</w:t>
      </w:r>
      <w:r w:rsidRPr="00B86404">
        <w:rPr>
          <w:rFonts w:ascii="Times New Roman" w:hAnsi="Times New Roman" w:cs="Times New Roman"/>
          <w:sz w:val="24"/>
          <w:szCs w:val="24"/>
          <w:lang w:val="en-US"/>
        </w:rPr>
        <w:t xml:space="preserve">: </w:t>
      </w:r>
      <w:r>
        <w:rPr>
          <w:rFonts w:ascii="Times New Roman" w:hAnsi="Times New Roman" w:cs="Times New Roman"/>
          <w:sz w:val="24"/>
          <w:szCs w:val="24"/>
          <w:lang w:val="en-US"/>
        </w:rPr>
        <w:t>Boxplots showing the NRI values (a) and mean age of assemblages (b) for temperate and tropical communities.</w:t>
      </w:r>
    </w:p>
    <w:p w14:paraId="3CD23CEB" w14:textId="77777777" w:rsidR="00B229E4" w:rsidRPr="00B86404" w:rsidRDefault="00B229E4" w:rsidP="00B229E4">
      <w:pPr>
        <w:pStyle w:val="SemEspaamento"/>
        <w:spacing w:line="480" w:lineRule="auto"/>
        <w:rPr>
          <w:rFonts w:ascii="Times New Roman" w:hAnsi="Times New Roman" w:cs="Times New Roman"/>
          <w:sz w:val="24"/>
          <w:szCs w:val="24"/>
          <w:lang w:val="en-US"/>
        </w:rPr>
      </w:pPr>
      <w:r>
        <w:rPr>
          <w:rFonts w:ascii="Times New Roman" w:hAnsi="Times New Roman" w:cs="Times New Roman"/>
          <w:b/>
          <w:noProof/>
          <w:sz w:val="24"/>
          <w:szCs w:val="24"/>
          <w:lang w:val="en-US"/>
        </w:rPr>
        <w:drawing>
          <wp:inline distT="0" distB="0" distL="0" distR="0" wp14:anchorId="40E65D8E" wp14:editId="609FDE49">
            <wp:extent cx="6110683" cy="3039533"/>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NRI_age_map_20-06-20.pdf"/>
                    <pic:cNvPicPr/>
                  </pic:nvPicPr>
                  <pic:blipFill>
                    <a:blip r:embed="rId11">
                      <a:extLst>
                        <a:ext uri="{28A0092B-C50C-407E-A947-70E740481C1C}">
                          <a14:useLocalDpi xmlns:a14="http://schemas.microsoft.com/office/drawing/2010/main" val="0"/>
                        </a:ext>
                      </a:extLst>
                    </a:blip>
                    <a:stretch>
                      <a:fillRect/>
                    </a:stretch>
                  </pic:blipFill>
                  <pic:spPr>
                    <a:xfrm>
                      <a:off x="0" y="0"/>
                      <a:ext cx="6113484" cy="3040926"/>
                    </a:xfrm>
                    <a:prstGeom prst="rect">
                      <a:avLst/>
                    </a:prstGeom>
                  </pic:spPr>
                </pic:pic>
              </a:graphicData>
            </a:graphic>
          </wp:inline>
        </w:drawing>
      </w:r>
    </w:p>
    <w:p w14:paraId="6877DFFB" w14:textId="77777777" w:rsidR="00B229E4" w:rsidRDefault="00B229E4" w:rsidP="00B229E4">
      <w:pPr>
        <w:spacing w:after="240" w:line="480" w:lineRule="auto"/>
        <w:jc w:val="both"/>
        <w:rPr>
          <w:rFonts w:ascii="Times New Roman" w:hAnsi="Times New Roman" w:cs="Times New Roman"/>
          <w:sz w:val="24"/>
          <w:szCs w:val="24"/>
          <w:lang w:val="en-US"/>
        </w:rPr>
      </w:pPr>
      <w:r w:rsidRPr="00B86404">
        <w:rPr>
          <w:rFonts w:ascii="Times New Roman" w:hAnsi="Times New Roman" w:cs="Times New Roman"/>
          <w:bCs/>
          <w:sz w:val="24"/>
          <w:szCs w:val="24"/>
          <w:lang w:val="en-US"/>
        </w:rPr>
        <w:t xml:space="preserve">Figure </w:t>
      </w:r>
      <w:r>
        <w:rPr>
          <w:rFonts w:ascii="Times New Roman" w:hAnsi="Times New Roman" w:cs="Times New Roman"/>
          <w:bCs/>
          <w:sz w:val="24"/>
          <w:szCs w:val="24"/>
          <w:lang w:val="en-US"/>
        </w:rPr>
        <w:t>4</w:t>
      </w:r>
      <w:r w:rsidRPr="00B8640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RI (a) and mean age of assemblages (b) for Tyranidae family in America continent. </w:t>
      </w:r>
    </w:p>
    <w:p w14:paraId="59D88D81" w14:textId="77777777" w:rsidR="00B229E4" w:rsidRPr="00B86404" w:rsidRDefault="00B229E4" w:rsidP="00B229E4">
      <w:pPr>
        <w:spacing w:after="0" w:line="480" w:lineRule="auto"/>
        <w:jc w:val="both"/>
        <w:rPr>
          <w:rFonts w:ascii="Times New Roman" w:hAnsi="Times New Roman" w:cs="Times New Roman"/>
          <w:b/>
          <w:sz w:val="24"/>
          <w:szCs w:val="24"/>
          <w:lang w:val="en-US"/>
        </w:rPr>
      </w:pPr>
      <w:r w:rsidRPr="00B86404">
        <w:rPr>
          <w:rFonts w:ascii="Times New Roman" w:hAnsi="Times New Roman" w:cs="Times New Roman"/>
          <w:b/>
          <w:sz w:val="24"/>
          <w:szCs w:val="24"/>
          <w:lang w:val="en-US"/>
        </w:rPr>
        <w:t>DISCUSSION</w:t>
      </w:r>
    </w:p>
    <w:p w14:paraId="63B9683A" w14:textId="77777777" w:rsidR="00B229E4" w:rsidRDefault="00B229E4" w:rsidP="00B229E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derstand the effects of deep past acting on contemporary community has as general methodological approach the description of patterns of phylogenetic divers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46/annurev-ecolsys-110617-062348","ISSN":"1543-592X","abstract":"Coexisting species may be evolutionarily proximate or distant, resulting in phylogenetically poor or rich communities. This variation is often considered to result from present assembly processes. We argue that, under certain conditions, deep-past processes might control the phylogenetic diversity of communities. First, deep-past effects involve macroevolutionary processes, such as diversification rate, niche conservatism, or dispersal, in the lineages that constitute communities. Second, deep-past processes in the respective region or in the habitat type play a role, for instance, through age, area, stability, or connectivity. Third, the deep past may affect communities via trophic interactions (i.e., communities of enemies or mutualists or communities of hosts). We suggest that deep-past effects can be identified in local communities by measuring phylogenetic diversity in different species pools. We also show how community phylogenetic diversity results in positive or negative eco-evolutionary feedback, and we identify present-day conservation challenges that may profit from a deep-time perspective.","author":[{"dropping-particle":"","family":"Gerhold","given":"Pille","non-dropping-particle":"","parse-names":false,"suffix":""},{"dropping-particle":"","family":"Carlucci","given":"Marcos B.","non-dropping-particle":"","parse-names":false,"suffix":""},{"dropping-particle":"","family":"Procheş","given":"Şerban","non-dropping-particle":"","parse-names":false,"suffix":""},{"dropping-particle":"","family":"Prinzing","given":"Andreas","non-dropping-particle":"","parse-names":false,"suffix":""}],"container-title":"Annual Review of Ecology, Evolution, and Systematics","id":"ITEM-1","issue":"1","issued":{"date-parts":[["2018"]]},"page":"477-497","title":"The Deep Past Controls the Phylogenetic Structure of Present, Local Communities","type":"article-journal","volume":"49"},"uris":["http://www.mendeley.com/documents/?uuid=d17d2756-9903-4171-ab73-62eeecf8551a"]},{"id":"ITEM-2","itemData":{"DOI":"10.3732/ajb.1000289","ISSN":"0002-9122","author":[{"dropping-particle":"","family":"Swenson","given":"N. G.","non-dropping-particle":"","parse-names":false,"suffix":""}],"container-title":"American Journal of Botany","id":"ITEM-2","issue":"3","issued":{"date-parts":[["2011"]]},"page":"472-480","title":"The role of evolutionary processes in producing biodiversity patterns, and the interrelationships between taxonomic, functional and phylogenetic biodiversity","type":"article-journal","volume":"98"},"uris":["http://www.mendeley.com/documents/?uuid=3c6fd969-3ab7-467c-9af7-236623568d46"]},{"id":"ITEM-3","itemData":{"DOI":"10.1086/519400","ISBN":"0003-0147/2007/17002-42023$15.00","ISSN":"0003-0147","PMID":"17874377","abstract":"Taxa co-occurring in communities often represent a nonrandom sample, in phenotypic or phylogenetic terms, of the regional species pool. While heuristic arguments have identified processes that create community phylogenetic patterns, further progress hinges on a more comprehensive understanding of the interactions between underlying ecological and evolutionary processes. We created a simulation framework to model trait evolution, assemble communities (via competition, habitat filtering, or neutral assembly), and test the phylogenetic pattern of the resulting communities. We found that phylogenetic community structure is greatest when traits are highly conserved and when multiple traits influence species membership in communities. Habitat filtering produces stronger phylogenetic structure when taxa with derived (as opposed to ancestral) traits are favored in the community. Nearest-relative tests have greater power to detect patterns due to competition, while total community relatedness tests perform better with habitat filtering. The size of the local community relative to the regional pool strongly influences statistical power; in general, power increases with larger pool sizes for communities created by filtering but decreases for communities created by competition. Our results deepen our understanding of processes that contribute to phylogenetic community structure and provide guidance for the design and interpretation of empirical research.","author":[{"dropping-particle":"","family":"Kraft","given":"Nathan J B","non-dropping-particle":"","parse-names":false,"suffix":""},{"dropping-particle":"","family":"Cornwell","given":"William K","non-dropping-particle":"","parse-names":false,"suffix":""},{"dropping-particle":"","family":"Webb","given":"Campbell O","non-dropping-particle":"","parse-names":false,"suffix":""},{"dropping-particle":"","family":"Ackerly","given":"David D","non-dropping-particle":"","parse-names":false,"suffix":""}],"container-title":"The American naturalist","id":"ITEM-3","issue":"2","issued":{"date-parts":[["2007"]]},"page":"271-283","title":"Trait evolution, community assembly, and the phylogenetic structure of ecological communities.","type":"article-journal","volume":"170"},"uris":["http://www.mendeley.com/documents/?uuid=912beff1-e35e-4ad4-8360-a87bddbe1fc4"]}],"mendeley":{"formattedCitation":"(Gerhold, Carlucci, Procheş, &amp; Prinzing, 2018; Kraft, Cornwell, Webb, &amp; Ackerly, 2007; Swenson, 2011)","plainTextFormattedCitation":"(Gerhold, Carlucci, Procheş, &amp; Prinzing, 2018; Kraft, Cornwell, Webb, &amp; Ackerly, 2007; Swenson, 2011)","previouslyFormattedCitation":"(Kraft et al. 2007, Swenson 2011, Gerhold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Gerhold, Carlucci, Procheş, &amp; Prinzing, 2018; Kraft, Cornwell, Webb, &amp; Ackerly, 2007; Swenson,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e process-by-pattern approach is limited regarding the mechanisms that can be evoked to explain the phylogenetic diversity patterns of present day assemblag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1365-2435.12425","ISBN":"1365-2435","ISSN":"13652435","abstract":"1. The subdiscipline of 'community phylogenetics' is rapidly growing and influencing thinking regarding community assembly. In particular, phylogenetic dispersion of co-occurring species within a community is commonly used as a proxy to identify which community assembly pro-cesses may have structured a particular community: phylogenetic clustering as a proxy for abi-otic assembly, that is habitat filtering, and phylogenetic overdispersion as a proxy for biotic assembly, notably competition. 2. We challenge this approach by highlighting (typically) implicit assumptions that are, in reality, only weakly supported, including (i) phylogenetic dispersion reflects trait dispersion; (ii) a given ecological function can be performed only by a single trait state or combination of trait states; (iii) trait similarity causes enhanced competition; (iv) competition causes species exclusion; (v) commu-nities are at equilibrium with processes of assembly having been completed; (vi) assembly through habitat filtering decreases in importance if assembly through competition increases, such that the relative balance of the two can be thus quantified by a single parameter; and (vii) observed phylo-genetic dispersion is driven predominantly by local and present-day processes. 3. Moreover, technical sophistication of the phylogenetic-patterns-as-proxy approach trades off against sophistication in alternative, potentially more pertinent approaches to directly observe or manipulate assembly processes. 4. Despite concerns about using phylogenetic dispersion as a proxy for community assembly processes, we suggest there are underappreciated benefits of quantifying the phylogenetic structure of communities, including (i) understanding how coexistence leads to the macro-evolutionary diversification of habitat lineage-pools (i.e. phylogenetic-patterns-as-result approach); and (ii) understanding the macroevolutionary contingency of habitat lineage-pools and how it affects present-day species coexistence in local communities (i.e. phylogenetic-patterns-as-cause approach). 5. We conclude that phylogenetic patterns may be little useful as proxy of community assembly. However, such patterns can prove useful to identify and test novel hypotheses on (i) how local coexistence may control macroevolution of the habitat lineage-pool, for example through com-petition among close relatives triggering displacement and diversification of characters, and (ii) how macroevolution within the habitat l…","author":[{"dropping-particle":"","family":"Gerhold","given":"Pille","non-dropping-particle":"","parse-names":false,"suffix":""},{"dropping-particle":"","family":"Cahill","given":"James F.","non-dropping-particle":"","parse-names":false,"suffix":""},{"dropping-particle":"","family":"Winter","given":"Marten","non-dropping-particle":"","parse-names":false,"suffix":""},{"dropping-particle":"V.","family":"Bartish","given":"Igor","non-dropping-particle":"","parse-names":false,"suffix":""},{"dropping-particle":"","family":"Prinzing","given":"Andreas","non-dropping-particle":"","parse-names":false,"suffix":""}],"container-title":"Functional Ecology","id":"ITEM-1","issue":"5","issued":{"date-parts":[["2015"]]},"page":"600-614","title":"Phylogenetic patterns are not proxies of community assembly mechanisms (they are far better)","type":"article-journal","volume":"29"},"uris":["http://www.mendeley.com/documents/?uuid=388d73e7-dfc5-48ef-9e3d-c4d6bacba1bf"]}],"mendeley":{"formattedCitation":"(Gerhold, Cahill, Winter, Bartish, &amp; Prinzing, 2015)","manualFormatting":"(Gerhold et al. 2015)","plainTextFormattedCitation":"(Gerhold, Cahill, Winter, Bartish, &amp; Prinzing, 2015)","previouslyFormattedCitation":"(Gerhold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C92575">
        <w:rPr>
          <w:rFonts w:ascii="Times New Roman" w:hAnsi="Times New Roman" w:cs="Times New Roman"/>
          <w:noProof/>
          <w:sz w:val="24"/>
          <w:szCs w:val="24"/>
          <w:lang w:val="en-US"/>
        </w:rPr>
        <w:t>(Gerhold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ere we show that analyzing only the patterns of phylogenetic clustering and overdispersion does not allow to account for the relative importance distinct historical processes (in situ speciation and historical dispersion), as previous stated by previous work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bfd436a6-6b0c-4cdb-a2d2-87b85791cf57"]}],"mendeley":{"formattedCitation":"(Crouch et al., 2019)","plainTextFormattedCitation":"(Crouch et al., 2019)","previouslyFormattedCitation":"(Crouch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Crouch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AE05528" w14:textId="77777777" w:rsidR="00B229E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The methodological improvement presented in this work, that joins the phylogenetic diversity assessment with ancestral state reconstruction tools, allowed to evidence TNC as the most probable explanation to the phylogenetic diversity patterns and historical events that conducted to differences among tropical and temperate assemblages of Tyranidae family. Without a framework that joins the information bring by ancestral character reconstruction and present patterns of phylogenetic diversity, the differentiation between competing hypothesis that have as fundamental information the past events become impossible by using only phylogenetic metrics that considers the occurrence of present-day species.</w:t>
      </w:r>
    </w:p>
    <w:p w14:paraId="6B2FC26F" w14:textId="77777777" w:rsidR="00B229E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rationale of combining the age of assemblage with community phylogenetic metrics was previously presented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6/700696","ISSN":"00030147","abstract":"Species co-occurrence in local assemblages is shaped by distinct processes at different spatial and temporal scales. Here we focus on historical explanations and examine the phylogenetic structure of local assemblages of the Furnariides clade (Aves: Passeriformes), assessing the influence of diversification rates on the assembly and species co-occurrence within those assemblages. Using 120 local assemblages across Bolivia and Argentina and a nearly complete phylogeny for the clade, we analyzed assemblage phylogenetic structure, applying a recently developed model (DAMOCLES, or dynamic assembly model of colonization, local extinction, and speciation) accounting for the historical processes of speciation, colonization, and local extinction. We also evaluated how diversification rates determine species co-occurrence. We found that the assembly of Furnariides assemblages can be explained largely by speciation, colonization, and local extinction without invoking current local species interactions. Phylogenetic structure of open habitat assemblages mainly showed clustering, characterized by faster rates of colonization and local extinction than in forest habitats, whereas forest habitat assemblages were congruent with the model’s equal rates expectation, thus highlighting the influence of habitat preferences on assembly and co-occurrence patterns. Our results suggest that historical processes are sufficient to explain local assemblage phylogenetic structure, while there is little evidence for species ecological interactions in avian assemblage diversity and composition.","author":[{"dropping-particle":"","family":"Pinto-Ledezma","given":"Jesús N.","non-dropping-particle":"","parse-names":false,"suffix":""},{"dropping-particle":"","family":"Jahn","given":"Alex E.","non-dropping-particle":"","parse-names":false,"suffix":""},{"dropping-particle":"","family":"Cueto","given":"Victor R.","non-dropping-particle":"","parse-names":false,"suffix":""},{"dropping-particle":"","family":"Diniz-Filho","given":"José Alexandre F.","non-dropping-particle":"","parse-names":false,"suffix":""},{"dropping-particle":"","family":"Villalobos","given":"Fabricio","non-dropping-particle":"","parse-names":false,"suffix":""}],"container-title":"American Naturalist","id":"ITEM-1","issue":"2","issued":{"date-parts":[["2019"]]},"page":"E41-E56","title":"Drivers of phylogenetic assemblage structure of the furnariides, a widespread clade of lowland neotropical birds","type":"article-journal","volume":"193"},"uris":["http://www.mendeley.com/documents/?uuid=2131a6e3-2e54-4858-8a8c-0af81adfb103"]}],"mendeley":{"formattedCitation":"(Pinto-Ledezma, Jahn, Cueto, Diniz-Filho, &amp; Villalobos, 2019)","manualFormatting":"Pinto-Ledezma et al. (2019)","plainTextFormattedCitation":"(Pinto-Ledezma, Jahn, Cueto, Diniz-Filho, &amp; Villalobos, 2019)","previouslyFormattedCitation":"(Pinto-Ledezma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351D5">
        <w:rPr>
          <w:rFonts w:ascii="Times New Roman" w:hAnsi="Times New Roman" w:cs="Times New Roman"/>
          <w:noProof/>
          <w:sz w:val="24"/>
          <w:szCs w:val="24"/>
          <w:lang w:val="en-US"/>
        </w:rPr>
        <w:t xml:space="preserve">Pinto-Ledezma et al. </w:t>
      </w:r>
      <w:r>
        <w:rPr>
          <w:rFonts w:ascii="Times New Roman" w:hAnsi="Times New Roman" w:cs="Times New Roman"/>
          <w:noProof/>
          <w:sz w:val="24"/>
          <w:szCs w:val="24"/>
          <w:lang w:val="en-US"/>
        </w:rPr>
        <w:t>(</w:t>
      </w:r>
      <w:r w:rsidRPr="006351D5">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an alternative to find for historical events that explain the phylogenetic structure of Furnaridae species. However, the approach adopted by the authors differs from ours in operational and conceptual ways. Operationally, the age of assemblages was calculated as being the length of tip branches in the tree, without considering the area occupied by their ancestors. That brings a conceptual difference regarding our assemblage age measure, that allows to a direct assessment of how long an assemblage is occupied by the lineages of species observed in the present. Pinto-Ledesma et al (2019) argues that the age of assemblage can be a proxy for diversification rates (</w:t>
      </w:r>
      <w:r w:rsidRPr="001D5277">
        <w:rPr>
          <w:rFonts w:ascii="Times New Roman" w:hAnsi="Times New Roman" w:cs="Times New Roman"/>
          <w:i/>
          <w:iCs/>
          <w:sz w:val="24"/>
          <w:szCs w:val="24"/>
          <w:lang w:val="en-US"/>
        </w:rPr>
        <w:t>sensu</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Thomas, Joy, Hartmann, &amp; Mooers, 2012a)","manualFormatting":"Jetz et al. 2012a)","plainTextFormattedCitation":"(Jetz, Thomas, Joy, Hartmann, &amp; Mooers, 2012a)","previouslyFormattedCitation":"(Jetz et al. 2012a)"},"properties":{"noteIndex":0},"schema":"https://github.com/citation-style-language/schema/raw/master/csl-citation.json"}</w:instrText>
      </w:r>
      <w:r>
        <w:rPr>
          <w:rFonts w:ascii="Times New Roman" w:hAnsi="Times New Roman" w:cs="Times New Roman"/>
          <w:sz w:val="24"/>
          <w:szCs w:val="24"/>
          <w:lang w:val="en-US"/>
        </w:rPr>
        <w:fldChar w:fldCharType="separate"/>
      </w:r>
      <w:r w:rsidRPr="000F7E4C">
        <w:rPr>
          <w:rFonts w:ascii="Times New Roman" w:hAnsi="Times New Roman" w:cs="Times New Roman"/>
          <w:noProof/>
          <w:sz w:val="24"/>
          <w:szCs w:val="24"/>
          <w:lang w:val="en-US"/>
        </w:rPr>
        <w:t>Jetz et al. 2012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our measure of assemblage age holds a different meaning and can be viewed as a complementary approach for the study of the role of historical process in structuring assemblages.</w:t>
      </w:r>
    </w:p>
    <w:p w14:paraId="2243138A" w14:textId="77777777" w:rsidR="00B229E4" w:rsidRPr="00B8640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evidenced that the ages of temperate assemblages are most recent than pointed out in other works.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mendeley":{"formattedCitation":"(Duchêne &amp; Cardillo, 2015)","manualFormatting":"Duchêne and Cardillo (2015)","plainTextFormattedCitation":"(Duchêne &amp; Cardillo, 2015)","previouslyFormattedCitation":"(Duchêne and Cardillo 2015)"},"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 xml:space="preserve">Duchêne and Cardillo </w:t>
      </w:r>
      <w:r>
        <w:rPr>
          <w:rFonts w:ascii="Times New Roman" w:hAnsi="Times New Roman" w:cs="Times New Roman"/>
          <w:noProof/>
          <w:sz w:val="24"/>
          <w:szCs w:val="24"/>
          <w:lang w:val="en-US"/>
        </w:rPr>
        <w:t>(</w:t>
      </w:r>
      <w:r w:rsidRPr="001D4832">
        <w:rPr>
          <w:rFonts w:ascii="Times New Roman" w:hAnsi="Times New Roman" w:cs="Times New Roman"/>
          <w:noProof/>
          <w:sz w:val="24"/>
          <w:szCs w:val="24"/>
          <w:lang w:val="en-US"/>
        </w:rPr>
        <w:t>2015)</w:t>
      </w:r>
      <w:r w:rsidRPr="00B8640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fend that the dispersal events under TNC hypothesis occurred during the Eocene-Oligocene climate transition </w:t>
      </w:r>
      <w:r>
        <w:rPr>
          <w:rFonts w:ascii="Times New Roman" w:hAnsi="Times New Roman" w:cs="Times New Roman"/>
          <w:sz w:val="24"/>
          <w:szCs w:val="24"/>
          <w:lang w:val="en-US"/>
        </w:rPr>
        <w:lastRenderedPageBreak/>
        <w:t xml:space="preserve">(around 34Mya). Despite the discrepancy among our results and that found by Duchene and Cardillo (2015) our results are consistent with the fossil record of avian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307/4090483","ISSN":"00048038","abstract":"Songbirds (Passeriformes) occur in the fossil record of the Northern Hemisphere around the early Oligocene. It has recently been suggested that the major passeriform lineages diverged in Gondwana in the mid- to late Cretaceous and that the oscines, which include all extant European songbirds, originated on the Australian continental plate. Suboscines are assumed to have originated in western Gondwana. Although there is an abundant fossil record of songbirds in Europe, few attempts have been made to set those remains in a phylogenetic context. Our examination of fossil songbirds from three middle Miocene localities in Germany and France shows that many lack the derived morphology of the hypotarsus that characterizes extant Eupasseres (a taxon that comprises oscines and suboscines). We assume that these fossil taxa are outside the crown-group of Eupasseres, which indicates the presence of an ancient songbird avifauna in the Miocene of Europe, in addition to the few fossil Eupasseres already described in the literature.","author":[{"dropping-particle":"","family":"Manegold","given":"Albrecht","non-dropping-particle":"","parse-names":false,"suffix":""},{"dropping-particle":"","family":"Mayr","given":"Gerald","non-dropping-particle":"","parse-names":false,"suffix":""},{"dropping-particle":"","family":"Mourer-Chauviré","given":"Cécile","non-dropping-particle":"","parse-names":false,"suffix":""}],"container-title":"The Auk","id":"ITEM-1","issue":"4","issued":{"date-parts":[["2014"]]},"page":"1155-1160","title":"Miocene Songbirds and the Composition of the European Passeriform Avifauna","type":"article-journal","volume":"121"},"uris":["http://www.mendeley.com/documents/?uuid=2cbd5bb0-f433-4eee-8f2a-24a71fbf29a4","http://www.mendeley.com/documents/?uuid=7f07d2b0-ccf7-49e1-b871-607832e848e2"]},{"id":"ITEM-2","itemData":{"DOI":"10.1126/science.1096856","ISSN":"00368075","abstract":"I report on tiny skeletons of stem-group hummingbirds from the early Oligocene of Germany that are of essentially modern appearance and exhibit morphological specializations toward nectarivory and hovering flight. These are the oldest fossils of modern-type hummingbirds, which had not previously been reported from the Old World. The findings demonstrate that early hummingbird evolution was not restricted to the New World. They further suggest that bird-flower coevolution dates back to the early Oligocene and open another view on the origin of ornithophily in Old World plants.","author":[{"dropping-particle":"","family":"Mayr","given":"Gerald","non-dropping-particle":"","parse-names":false,"suffix":""}],"container-title":"Science","id":"ITEM-2","issue":"5672","issued":{"date-parts":[["2004"]]},"page":"861-864","title":"Old World Fossil Record of Modern-Type Hummingbirds","type":"article-journal","volume":"304"},"uris":["http://www.mendeley.com/documents/?uuid=00e08934-646f-45b8-9b38-eba242448955","http://www.mendeley.com/documents/?uuid=68980452-303c-46ce-acd7-a3dee603d8cc"]}],"mendeley":{"formattedCitation":"(Manegold, Mayr, &amp; Mourer-Chauviré, 2014; Mayr, 2004)","plainTextFormattedCitation":"(Manegold, Mayr, &amp; Mourer-Chauviré, 2014; Mayr, 2004)","previouslyFormattedCitation":"(Mayr 2004, Manegold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Manegold, Mayr, &amp; Mourer-Chauviré, 2014; Mayr, 2004)</w:t>
      </w:r>
      <w:r w:rsidRPr="00B8640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ood angiosperms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73/pnas.1308932111","ISBN":"1308932111","ISSN":"0027-8424","abstract":"Plant diversity, like that of most other taxonomic groups, peaks in the tropics, where climatic conditions are warm and wet, and it declines toward the temperate and polar zones as conditions become colder and drier, with more seasonally variable temperatures. Climate and evolutionary history are often considered competing explanations for the latitudinal gradient, but they are linked by the evolutionarily conserved environmental adaptations of species and the history of Earth's climate system. The tropical conservatism hypothesis (TCH) invokes niche conservatism, climatic limitations on establishment and survival, and paleoclimatic history to explain the latitudinal diversity gradient. Here, we use latitudinal distributions for over 12,500 woody angiosperm species, a fossil-calibrated supertree, and null modeling to test predictions of the TCH. Regional assemblages in the northern and southern temperate zones are less phylogenetically diverse than expected based on their species richness, because temperate taxa are clustered into relatively few clades. Moreover, lineages with temperate affinities are generally younger and nested within older, more tropical lineages. As predicted by the TCH, the vast majority of temperate lineages have arisen since global cooling began at the Eocene-Oligocene boundary (34 Mya). By linking physiological tolerances of species to evolutionary and biogeographic processes, phylogenetic niche conservatism may provide a theoretical framework for a generalized explanation for Earth's predominant pattern of biodiversity.","author":[{"dropping-particle":"","family":"Kerkhoff","given":"A. J.","non-dropping-particle":"","parse-names":false,"suffix":""},{"dropping-particle":"","family":"Moriarty","given":"P. E.","non-dropping-particle":"","parse-names":false,"suffix":""},{"dropping-particle":"","family":"Weiser","given":"M. D.","non-dropping-particle":"","parse-names":false,"suffix":""}],"container-title":"PNAS","id":"ITEM-1","issue":"22","issued":{"date-parts":[["2014"]]},"page":"8125-8130","title":"The latitudinal species richness gradient in New World woody angiosperms is consistent with the tropical conservatism hypothesis","type":"article-journal","volume":"111"},"uris":["http://www.mendeley.com/documents/?uuid=781e6aba-eaab-40af-95bd-ea01b4e682ed","http://www.mendeley.com/documents/?uuid=2de94378-a6ed-4161-981d-8f688a854698"]}],"mendeley":{"formattedCitation":"(Kerkhoff, Moriarty, &amp; Weiser, 2014)","plainTextFormattedCitation":"(Kerkhoff, Moriarty, &amp; Weiser, 2014)","previouslyFormattedCitation":"(Kerkhoff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Kerkhoff, Moriarty, &amp; Weiser, 2014)</w:t>
      </w:r>
      <w:r w:rsidRPr="00B8640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support the idea that most of temperate lineages should have arisen after the Eocene-Oligocene climate transition, when the Earth began to cool and tropical environmental shrank in a relative comparison to temperate and boreal zones. </w:t>
      </w:r>
      <w:r w:rsidRPr="00B86404">
        <w:rPr>
          <w:rFonts w:ascii="Times New Roman" w:hAnsi="Times New Roman" w:cs="Times New Roman"/>
          <w:sz w:val="24"/>
          <w:szCs w:val="24"/>
          <w:lang w:val="en-US"/>
        </w:rPr>
        <w:t>As consequence, a few and recent lineages were found in temperate biomes, supporting the expectations of the TNC and less consistent with the expectations of OTT.</w:t>
      </w:r>
    </w:p>
    <w:p w14:paraId="02514850" w14:textId="77777777" w:rsidR="00B229E4" w:rsidRDefault="00B229E4" w:rsidP="00B229E4">
      <w:pPr>
        <w:spacing w:after="0" w:line="480" w:lineRule="auto"/>
        <w:ind w:firstLine="708"/>
        <w:rPr>
          <w:rFonts w:ascii="Times New Roman" w:hAnsi="Times New Roman" w:cs="Times New Roman"/>
          <w:sz w:val="24"/>
          <w:szCs w:val="24"/>
          <w:lang w:val="en-US"/>
        </w:rPr>
      </w:pPr>
      <w:r w:rsidRPr="00B86404">
        <w:rPr>
          <w:rFonts w:ascii="Times New Roman" w:hAnsi="Times New Roman" w:cs="Times New Roman"/>
          <w:sz w:val="24"/>
          <w:szCs w:val="24"/>
          <w:lang w:val="en-US"/>
        </w:rPr>
        <w:t>It is interesting to note that the suborder Suboscines, appears to originate in austral Gondwana and became isolated in South America when the continent was separated from Antarctica (about 40 M</w:t>
      </w:r>
      <w:r>
        <w:rPr>
          <w:rFonts w:ascii="Times New Roman" w:hAnsi="Times New Roman" w:cs="Times New Roman"/>
          <w:sz w:val="24"/>
          <w:szCs w:val="24"/>
          <w:lang w:val="en-US"/>
        </w:rPr>
        <w:t>y</w:t>
      </w:r>
      <w:r w:rsidRPr="00B86404">
        <w:rPr>
          <w:rFonts w:ascii="Times New Roman" w:hAnsi="Times New Roman" w:cs="Times New Roman"/>
          <w:sz w:val="24"/>
          <w:szCs w:val="24"/>
          <w:lang w:val="en-US"/>
        </w:rPr>
        <w:t xml:space="preserve">a)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9604450f-9b6f-4b9d-9235-6ab906b18ccc","http://www.mendeley.com/documents/?uuid=02728680-7463-39ba-bcb2-b2b3ae796860"]}],"mendeley":{"formattedCitation":"(Kennedy et al., 2014)","plainTextFormattedCitation":"(Kennedy et al., 2014)","previouslyFormattedCitation":"(Kennedy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Kennedy et al.,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In the Cenozoic era South America continued isolated and only joined</w:t>
      </w:r>
      <w:r>
        <w:rPr>
          <w:rFonts w:ascii="Times New Roman" w:hAnsi="Times New Roman" w:cs="Times New Roman"/>
          <w:sz w:val="24"/>
          <w:szCs w:val="24"/>
          <w:lang w:val="en-US"/>
        </w:rPr>
        <w:t xml:space="preserve"> North America</w:t>
      </w:r>
      <w:r w:rsidRPr="00B86404">
        <w:rPr>
          <w:rFonts w:ascii="Times New Roman" w:hAnsi="Times New Roman" w:cs="Times New Roman"/>
          <w:sz w:val="24"/>
          <w:szCs w:val="24"/>
          <w:lang w:val="en-US"/>
        </w:rPr>
        <w:t xml:space="preserve"> when the Isthmus of Panama are formed (</w:t>
      </w:r>
      <w:r>
        <w:rPr>
          <w:rFonts w:ascii="Times New Roman" w:hAnsi="Times New Roman" w:cs="Times New Roman"/>
          <w:sz w:val="24"/>
          <w:szCs w:val="24"/>
          <w:lang w:val="en-US"/>
        </w:rPr>
        <w:t>~</w:t>
      </w:r>
      <w:r w:rsidRPr="00B86404">
        <w:rPr>
          <w:rFonts w:ascii="Times New Roman" w:hAnsi="Times New Roman" w:cs="Times New Roman"/>
          <w:sz w:val="24"/>
          <w:szCs w:val="24"/>
          <w:lang w:val="en-US"/>
        </w:rPr>
        <w:t>3-4 M</w:t>
      </w:r>
      <w:r>
        <w:rPr>
          <w:rFonts w:ascii="Times New Roman" w:hAnsi="Times New Roman" w:cs="Times New Roman"/>
          <w:sz w:val="24"/>
          <w:szCs w:val="24"/>
          <w:lang w:val="en-US"/>
        </w:rPr>
        <w:t>ya</w:t>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in the</w:t>
      </w:r>
      <w:r w:rsidRPr="00B86404">
        <w:rPr>
          <w:rFonts w:ascii="Times New Roman" w:hAnsi="Times New Roman" w:cs="Times New Roman"/>
          <w:sz w:val="24"/>
          <w:szCs w:val="24"/>
          <w:lang w:val="en-US"/>
        </w:rPr>
        <w:t xml:space="preserve"> event known as “Great American Biotic Interchange- GABI”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page":"333-342","title":"The profound influence of the late Pliocene Panamanian uplift on the exchange, diversification, and distribution of new world birds","type":"article-journal","volume":"33"},"uris":["http://www.mendeley.com/documents/?uuid=20e75252-4f0f-323d-955f-534f3e4d88f7","http://www.mendeley.com/documents/?uuid=90b12f4e-bb06-44c3-b0a9-51d7965be39a"]}],"mendeley":{"formattedCitation":"(Smith &amp; Klicka, 2010)","plainTextFormattedCitation":"(Smith &amp; Klicka, 2010)","previouslyFormattedCitation":"(Smith and Klicka 2010)"},"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Smith &amp; Klicka, 2010)</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After that</w:t>
      </w:r>
      <w:r>
        <w:rPr>
          <w:rFonts w:ascii="Times New Roman" w:hAnsi="Times New Roman" w:cs="Times New Roman"/>
          <w:sz w:val="24"/>
          <w:szCs w:val="24"/>
          <w:lang w:val="en-US"/>
        </w:rPr>
        <w:t xml:space="preserve"> </w:t>
      </w:r>
      <w:r w:rsidRPr="00B86404">
        <w:rPr>
          <w:rFonts w:ascii="Times New Roman" w:hAnsi="Times New Roman" w:cs="Times New Roman"/>
          <w:sz w:val="24"/>
          <w:szCs w:val="24"/>
          <w:lang w:val="en-US"/>
        </w:rPr>
        <w:t xml:space="preserve">few lineages of Tyrannidae have colonized North America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a32b5875-f147-428f-9bc9-6539e3c39fbe","http://www.mendeley.com/documents/?uuid=9a3f8710-caae-3304-8eab-b5264c5d5afe"]}],"mendeley":{"formattedCitation":"(Ricklefs, 2002)","plainTextFormattedCitation":"(Ricklefs, 2002)","previouslyFormattedCitation":"(Ricklefs 2002)"},"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Ricklefs, 2002)</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Our results are concordant to the history of colonization of Tyranidae family, since we can note older assemblages in South America (with approximately 35Mya) and newer assemblages in North America (approximately 3Mya) with a transition area in the local that correspond to the Isthmus containing assemblages with intermediate ages among these two continents (Figure 4b). This result evidence the importance of in situ speciation in South America and recent historical migrations in North America.</w:t>
      </w:r>
    </w:p>
    <w:p w14:paraId="034FDADD" w14:textId="77777777" w:rsidR="00B229E4" w:rsidRPr="00B86404" w:rsidRDefault="00B229E4" w:rsidP="00B229E4">
      <w:pPr>
        <w:spacing w:after="0" w:line="480" w:lineRule="auto"/>
        <w:ind w:firstLine="708"/>
        <w:rPr>
          <w:rFonts w:ascii="Times New Roman" w:hAnsi="Times New Roman" w:cs="Times New Roman"/>
          <w:sz w:val="24"/>
          <w:szCs w:val="24"/>
          <w:lang w:val="en-US"/>
        </w:rPr>
      </w:pPr>
      <w:r w:rsidRPr="00B86404">
        <w:rPr>
          <w:rFonts w:ascii="Times New Roman" w:hAnsi="Times New Roman" w:cs="Times New Roman"/>
          <w:sz w:val="24"/>
          <w:szCs w:val="24"/>
          <w:lang w:val="en-US"/>
        </w:rPr>
        <w:t xml:space="preserve">The ability to colonize new regions should be difficulty for Tyrannidae because this family have a tropical forest-inhabiting and most families that have tropical forest-inhabiting required a completed land to cross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Bermingham, &amp; Schluter, 2009)","plainTextFormattedCitation":"(Weir, Bermingham, &amp; Schluter,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Weir, Bermingham, &amp; Schluter,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w:t>
      </w:r>
      <w:r w:rsidRPr="00B86404">
        <w:rPr>
          <w:rFonts w:ascii="Times New Roman" w:hAnsi="Times New Roman" w:cs="Times New Roman"/>
          <w:sz w:val="24"/>
          <w:szCs w:val="24"/>
          <w:lang w:val="en-US"/>
        </w:rPr>
        <w:lastRenderedPageBreak/>
        <w:t>So, the interchange of species between South America to North America only succeeds when the Isthmus of Panama was closed since this event creates a completed land to cross</w:t>
      </w:r>
      <w:r>
        <w:rPr>
          <w:rFonts w:ascii="Times New Roman" w:hAnsi="Times New Roman" w:cs="Times New Roman"/>
          <w:sz w:val="24"/>
          <w:szCs w:val="24"/>
          <w:lang w:val="en-US"/>
        </w:rPr>
        <w:t xml:space="preserve"> (ref aqui)</w:t>
      </w:r>
      <w:r w:rsidRPr="00B86404">
        <w:rPr>
          <w:rFonts w:ascii="Times New Roman" w:hAnsi="Times New Roman" w:cs="Times New Roman"/>
          <w:sz w:val="24"/>
          <w:szCs w:val="24"/>
          <w:lang w:val="en-US"/>
        </w:rPr>
        <w:t xml:space="preserve">. Also, the characteristic of the most Suboscines, is </w:t>
      </w:r>
      <w:r>
        <w:rPr>
          <w:rFonts w:ascii="Times New Roman" w:hAnsi="Times New Roman" w:cs="Times New Roman"/>
          <w:sz w:val="24"/>
          <w:szCs w:val="24"/>
          <w:lang w:val="en-US"/>
        </w:rPr>
        <w:t xml:space="preserve">that </w:t>
      </w:r>
      <w:r w:rsidRPr="00B86404">
        <w:rPr>
          <w:rFonts w:ascii="Times New Roman" w:hAnsi="Times New Roman" w:cs="Times New Roman"/>
          <w:sz w:val="24"/>
          <w:szCs w:val="24"/>
          <w:lang w:val="en-US"/>
        </w:rPr>
        <w:t xml:space="preserve">they are restricted to rainforest interiors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9604450f-9b6f-4b9d-9235-6ab906b18ccc","http://www.mendeley.com/documents/?uuid=02728680-7463-39ba-bcb2-b2b3ae796860"]}],"mendeley":{"formattedCitation":"(Kennedy et al., 2014)","plainTextFormattedCitation":"(Kennedy et al., 2014)","previouslyFormattedCitation":"(Kennedy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Kennedy et al.,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nd explain why the dispersal event occur only when the Isthmus </w:t>
      </w:r>
      <w:r>
        <w:rPr>
          <w:rFonts w:ascii="Times New Roman" w:hAnsi="Times New Roman" w:cs="Times New Roman"/>
          <w:sz w:val="24"/>
          <w:szCs w:val="24"/>
          <w:lang w:val="en-US"/>
        </w:rPr>
        <w:t>was</w:t>
      </w:r>
      <w:r w:rsidRPr="00B86404">
        <w:rPr>
          <w:rFonts w:ascii="Times New Roman" w:hAnsi="Times New Roman" w:cs="Times New Roman"/>
          <w:sz w:val="24"/>
          <w:szCs w:val="24"/>
          <w:lang w:val="en-US"/>
        </w:rPr>
        <w:t xml:space="preserve"> closed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et al., 2009)","plainTextFormattedCitation":"(Weir et al.,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Weir et al.,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Thus </w:t>
      </w:r>
      <w:r>
        <w:rPr>
          <w:rFonts w:ascii="Times New Roman" w:hAnsi="Times New Roman" w:cs="Times New Roman"/>
          <w:sz w:val="24"/>
          <w:szCs w:val="24"/>
          <w:lang w:val="en-US"/>
        </w:rPr>
        <w:t>phylogenetically clustered</w:t>
      </w:r>
      <w:r w:rsidRPr="00B8640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recent </w:t>
      </w:r>
      <w:r w:rsidRPr="00B86404">
        <w:rPr>
          <w:rFonts w:ascii="Times New Roman" w:hAnsi="Times New Roman" w:cs="Times New Roman"/>
          <w:sz w:val="24"/>
          <w:szCs w:val="24"/>
          <w:lang w:val="en-US"/>
        </w:rPr>
        <w:t xml:space="preserve">assemblages in temperate biomes </w:t>
      </w:r>
      <w:r>
        <w:rPr>
          <w:rFonts w:ascii="Times New Roman" w:hAnsi="Times New Roman" w:cs="Times New Roman"/>
          <w:sz w:val="24"/>
          <w:szCs w:val="24"/>
          <w:lang w:val="en-US"/>
        </w:rPr>
        <w:t>evidence</w:t>
      </w:r>
      <w:r w:rsidRPr="00B86404">
        <w:rPr>
          <w:rFonts w:ascii="Times New Roman" w:hAnsi="Times New Roman" w:cs="Times New Roman"/>
          <w:sz w:val="24"/>
          <w:szCs w:val="24"/>
          <w:lang w:val="en-US"/>
        </w:rPr>
        <w:t xml:space="preserve"> that a few lineages managed to cross to North America </w:t>
      </w:r>
      <w:r>
        <w:rPr>
          <w:rFonts w:ascii="Times New Roman" w:hAnsi="Times New Roman" w:cs="Times New Roman"/>
          <w:sz w:val="24"/>
          <w:szCs w:val="24"/>
          <w:lang w:val="en-US"/>
        </w:rPr>
        <w:t xml:space="preserve">after the connection with South America allowed by the </w:t>
      </w:r>
      <w:r w:rsidRPr="00B86404">
        <w:rPr>
          <w:rFonts w:ascii="Times New Roman" w:hAnsi="Times New Roman" w:cs="Times New Roman"/>
          <w:sz w:val="24"/>
          <w:szCs w:val="24"/>
          <w:lang w:val="en-US"/>
        </w:rPr>
        <w:t xml:space="preserve">Isthmus </w:t>
      </w:r>
      <w:r>
        <w:rPr>
          <w:rFonts w:ascii="Times New Roman" w:hAnsi="Times New Roman" w:cs="Times New Roman"/>
          <w:sz w:val="24"/>
          <w:szCs w:val="24"/>
          <w:lang w:val="en-US"/>
        </w:rPr>
        <w:t xml:space="preserve">of Panama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545d4402-e6b4-4157-bd95-e3d18edbb2eb","http://www.mendeley.com/documents/?uuid=60fea7de-de69-439a-97e5-e460896aa92f"]}],"mendeley":{"formattedCitation":"(Ohlson et al., 2008)","plainTextFormattedCitation":"(Ohlson et al., 2008)","previouslyFormattedCitation":"(Ohlson et al. 2008)"},"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Ohlson et al., 2008)</w:t>
      </w:r>
      <w:r w:rsidRPr="00B8640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98C13CD" w14:textId="77777777" w:rsidR="00B229E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Some</w:t>
      </w:r>
      <w:r w:rsidRPr="00B86404">
        <w:rPr>
          <w:rFonts w:ascii="Times New Roman" w:hAnsi="Times New Roman" w:cs="Times New Roman"/>
          <w:sz w:val="24"/>
          <w:szCs w:val="24"/>
          <w:lang w:val="en-US"/>
        </w:rPr>
        <w:t xml:space="preserve"> caveats</w:t>
      </w:r>
      <w:r>
        <w:rPr>
          <w:rFonts w:ascii="Times New Roman" w:hAnsi="Times New Roman" w:cs="Times New Roman"/>
          <w:sz w:val="24"/>
          <w:szCs w:val="24"/>
          <w:lang w:val="en-US"/>
        </w:rPr>
        <w:t xml:space="preserve"> must be highlighted</w:t>
      </w:r>
      <w:r w:rsidRPr="00B86404">
        <w:rPr>
          <w:rFonts w:ascii="Times New Roman" w:hAnsi="Times New Roman" w:cs="Times New Roman"/>
          <w:sz w:val="24"/>
          <w:szCs w:val="24"/>
          <w:lang w:val="en-US"/>
        </w:rPr>
        <w:t>. First, the estimation of the ancestral area is based on the results of BioGEOBEARS</w:t>
      </w:r>
      <w:r>
        <w:rPr>
          <w:rFonts w:ascii="Times New Roman" w:hAnsi="Times New Roman" w:cs="Times New Roman"/>
          <w:sz w:val="24"/>
          <w:szCs w:val="24"/>
          <w:lang w:val="en-US"/>
        </w:rPr>
        <w:t xml:space="preserve"> that can present different outcomes depending on the model choose to perform the character reconstruction</w:t>
      </w:r>
      <w:r w:rsidRPr="00B86404">
        <w:rPr>
          <w:rFonts w:ascii="Times New Roman" w:hAnsi="Times New Roman" w:cs="Times New Roman"/>
          <w:sz w:val="24"/>
          <w:szCs w:val="24"/>
          <w:lang w:val="en-US"/>
        </w:rPr>
        <w:t xml:space="preserve">. In our case, the </w:t>
      </w:r>
      <w:r>
        <w:rPr>
          <w:rFonts w:ascii="Times New Roman" w:hAnsi="Times New Roman" w:cs="Times New Roman"/>
          <w:sz w:val="24"/>
          <w:szCs w:val="24"/>
          <w:lang w:val="en-US"/>
        </w:rPr>
        <w:t xml:space="preserve">best support was found for </w:t>
      </w:r>
      <w:r w:rsidRPr="00B86404">
        <w:rPr>
          <w:rFonts w:ascii="Times New Roman" w:hAnsi="Times New Roman" w:cs="Times New Roman"/>
          <w:sz w:val="24"/>
          <w:szCs w:val="24"/>
          <w:lang w:val="en-US"/>
        </w:rPr>
        <w:t>BayArea+J</w:t>
      </w:r>
      <w:r>
        <w:rPr>
          <w:rFonts w:ascii="Times New Roman" w:hAnsi="Times New Roman" w:cs="Times New Roman"/>
          <w:sz w:val="24"/>
          <w:szCs w:val="24"/>
          <w:lang w:val="en-US"/>
        </w:rPr>
        <w:t xml:space="preserve"> model</w:t>
      </w:r>
      <w:r w:rsidRPr="00B86404">
        <w:rPr>
          <w:rFonts w:ascii="Times New Roman" w:hAnsi="Times New Roman" w:cs="Times New Roman"/>
          <w:sz w:val="24"/>
          <w:szCs w:val="24"/>
          <w:lang w:val="en-US"/>
        </w:rPr>
        <w:t>. We assumed that no range evolution occurs at cladogenesis, which means that the ancestral range is copied to both daughters’ lineages</w:t>
      </w:r>
      <w:r>
        <w:rPr>
          <w:rFonts w:ascii="Times New Roman" w:hAnsi="Times New Roman" w:cs="Times New Roman"/>
          <w:sz w:val="24"/>
          <w:szCs w:val="24"/>
          <w:lang w:val="en-US"/>
        </w:rPr>
        <w:t>. Despite this caveat, our framework allows to use the results came from other models of character reconstruction, however the test of different models and its effects on the estimates of ages of assemblages is out of the scope of the present work.</w:t>
      </w:r>
      <w:r w:rsidRPr="00B86404">
        <w:rPr>
          <w:rFonts w:ascii="Times New Roman" w:hAnsi="Times New Roman" w:cs="Times New Roman"/>
          <w:sz w:val="24"/>
          <w:szCs w:val="24"/>
          <w:lang w:val="en-US"/>
        </w:rPr>
        <w:t xml:space="preserve"> The second caveat is the lack of good fossil record, particularly in tropical biomes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et al., 2009)","plainTextFormattedCitation":"(Weir et al.,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Weir et al.,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since avian bones are thin and light as a consequence fossilize poorly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page":"333-342","title":"The profound influence of the late Pliocene Panamanian uplift on the exchange, diversification, and distribution of new world birds","type":"article-journal","volume":"33"},"uris":["http://www.mendeley.com/documents/?uuid=90b12f4e-bb06-44c3-b0a9-51d7965be39a","http://www.mendeley.com/documents/?uuid=20e75252-4f0f-323d-955f-534f3e4d88f7"]}],"mendeley":{"formattedCitation":"(Smith &amp; Klicka, 2010)","plainTextFormattedCitation":"(Smith &amp; Klicka, 2010)","previouslyFormattedCitation":"(Smith and Klicka 2010)"},"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Smith &amp; Klicka, 2010)</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lso, more specifically, the fossil record of New World Suboscines is very sparse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ympev.2014.06.025","ISSN":"10959513","abstract":"We inferred the phylogenetic relationships, divergence time and biogeography of Conopophagidae (gnateaters) based on sequence data of mitochondrial genes (ND2, ND3 and cytb) and nuclear introns (TGFB2 and G3PDH) from 45 tissue samples (43 Conopophaga and 2 Pittasoma) representing all currently recognized species of the family and the majority of subspecies. Phylogenetic relationships were estimated by maximum likelihood and Bayesian inference. Divergence time estimates were obtained based on a Bayesian relaxed clock model. These chronograms were used to calculate diversification rates and reconstruct ancestral areas of the genus Conopophaga. The phylogenetic analyses support the reciprocal monophyly of the two genera, Conopophaga and Pittasoma. All species were monophyletic with the exception of C. lineata, as C. lineata cearae did not cluster with the other two C. lineata subspecies. Divergence time estimates for Conopophagidae suggested that diversification took place during the Neogene, and that the diversification rate within Conopophaga clade was highest in the late Miocene, followed by a slower diversification rate, suggesting a diversity-dependent pattern. Our analyses of the diversification of family Conopophagidae provided a scenario for evolution in Terra Firme forest across tropical South America. The spatio-temporal pattern suggests that Conopophaga originated in the Brazilian Shield and that a complex sequence of events possibly related to the Andean uplift and infilling of former sedimentation basins and erosion cycles shaped the current distribution and diversity of this genus. © 2014 Elsevier Inc.","author":[{"dropping-particle":"","family":"Batalha-Filho","given":"Henrique","non-dropping-particle":"","parse-names":false,"suffix":""},{"dropping-particle":"","family":"Pessoa","given":"Rodrigo O.","non-dropping-particle":"","parse-names":false,"suffix":""},{"dropping-particle":"","family":"Fabre","given":"Pierre Henri","non-dropping-particle":"","parse-names":false,"suffix":""},{"dropping-particle":"","family":"Fjeldså","given":"Jon","non-dropping-particle":"","parse-names":false,"suffix":""},{"dropping-particle":"","family":"Irestedt","given":"Martin","non-dropping-particle":"","parse-names":false,"suffix":""},{"dropping-particle":"","family":"Ericson","given":"Per G.P.","non-dropping-particle":"","parse-names":false,"suffix":""},{"dropping-particle":"","family":"Silveira","given":"Luís F.","non-dropping-particle":"","parse-names":false,"suffix":""},{"dropping-particle":"","family":"Miyaki","given":"Cristina Y.","non-dropping-particle":"","parse-names":false,"suffix":""}],"container-title":"Molecular Phylogenetics and Evolution","id":"ITEM-1","issue":"1","issued":{"date-parts":[["2014"]]},"page":"422-432","publisher":"Elsevier Inc.","title":"Phylogeny and historical biogeography of gnateaters (Passeriformes, Conopophagidae) in the South America forests","type":"article-journal","volume":"79"},"uris":["http://www.mendeley.com/documents/?uuid=b6a33097-7228-46b5-900b-1bad2a07ee37","http://www.mendeley.com/documents/?uuid=d0134903-5e38-416f-89d8-547ee6215bbb"]}],"mendeley":{"formattedCitation":"(Batalha-Filho et al., 2014)","plainTextFormattedCitation":"(Batalha-Filho et al., 2014)","previouslyFormattedCitation":"(Batalha-Filho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Batalha-Filho et al.,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For example, the results of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1073/pnas.1813206116","ISSN":"0027-8424","abstract":"&lt;p&g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Pr>
          <w:rFonts w:ascii="Cambria Math" w:hAnsi="Cambria Math" w:cs="Cambria Math"/>
          <w:sz w:val="24"/>
          <w:szCs w:val="24"/>
          <w:lang w:val="en-US"/>
        </w:rPr>
        <w:instrText>∼</w:instrText>
      </w:r>
      <w:r>
        <w:rPr>
          <w:rFonts w:ascii="Times New Roman" w:hAnsi="Times New Roman" w:cs="Times New Roman"/>
          <w:sz w:val="24"/>
          <w:szCs w:val="24"/>
          <w:lang w:val="en-US"/>
        </w:rPr>
        <w:instrText>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lt;/p&gt;","author":[{"dropping-particle":"","family":"Oliveros","given":"Carl H.","non-dropping-particle":"","parse-names":false,"suffix":""},{"dropping-particle":"","family":"Field","given":"Daniel J.","non-dropping-particle":"","parse-names":false,"suffix":""},{"dropping-particle":"","family":"Ksepka","given":"Daniel T.","non-dropping-particle":"","parse-names":false,"suffix":""},{"dropping-particle":"","family":"Barker","given":"F. Keith","non-dropping-particle":"","parse-names":false,"suffix":""},{"dropping-particle":"","family":"Aleixo","given":"Alexandre","non-dropping-particle":"","parse-names":false,"suffix":""},{"dropping-particle":"","family":"Andersen","given":"Michael J.","non-dropping-particle":"","parse-names":false,"suffix":""},{"dropping-particle":"","family":"Alström","given":"Per","non-dropping-particle":"","parse-names":false,"suffix":""},{"dropping-particle":"","family":"Benz","given":"Brett W.","non-dropping-particle":"","parse-names":false,"suffix":""},{"dropping-particle":"","family":"Braun","given":"Edward L.","non-dropping-particle":"","parse-names":false,"suffix":""},{"dropping-particle":"","family":"Braun","given":"Michael J.","non-dropping-particle":"","parse-names":false,"suffix":""},{"dropping-particle":"","family":"Bravo","given":"Gustavo A.","non-dropping-particle":"","parse-names":false,"suffix":""},{"dropping-particle":"","family":"Brumfield","given":"Robb T.","non-dropping-particle":"","parse-names":false,"suffix":""},{"dropping-particle":"","family":"Chesser","given":"R. Terry","non-dropping-particle":"","parse-names":false,"suffix":""},{"dropping-particle":"","family":"Claramunt","given":"Santiago","non-dropping-particle":"","parse-names":false,"suffix":""},{"dropping-particle":"","family":"Cracraft","given":"Joel","non-dropping-particle":"","parse-names":false,"suffix":""},{"dropping-particle":"","family":"Cuervo","given":"Andrés M.","non-dropping-particle":"","parse-names":false,"suffix":""},{"dropping-particle":"","family":"Derryberry","given":"Elizabeth P.","non-dropping-particle":"","parse-names":false,"suffix":""},{"dropping-particle":"","family":"Glenn","given":"Travis C.","non-dropping-particle":"","parse-names":false,"suffix":""},{"dropping-particle":"","family":"Harvey","given":"Michael G.","non-dropping-particle":"","parse-names":false,"suffix":""},{"dropping-particle":"","family":"Hosner","given":"Peter A.","non-dropping-particle":"","parse-names":false,"suffix":""},{"dropping-particle":"","family":"Joseph","given":"Leo","non-dropping-particle":"","parse-names":false,"suffix":""},{"dropping-particle":"","family":"Kimball","given":"Rebecca T.","non-dropping-particle":"","parse-names":false,"suffix":""},{"dropping-particle":"","family":"Mack","given":"Andrew L.","non-dropping-particle":"","parse-names":false,"suffix":""},{"dropping-particle":"","family":"Miskelly","given":"Colin M.","non-dropping-particle":"","parse-names":false,"suffix":""},{"dropping-particle":"","family":"Peterson","given":"A. Townsend","non-dropping-particle":"","parse-names":false,"suffix":""},{"dropping-particle":"","family":"Robbins","given":"Mark B.","non-dropping-particle":"","parse-names":false,"suffix":""},{"dropping-particle":"","family":"Sheldon","given":"Frederick H.","non-dropping-particle":"","parse-names":false,"suffix":""},{"dropping-particle":"","family":"Silveira","given":"Luís Fábio","non-dropping-particle":"","parse-names":false,"suffix":""},{"dropping-particle":"","family":"Smith","given":"Brian Tilston","non-dropping-particle":"","parse-names":false,"suffix":""},{"dropping-particle":"","family":"White","given":"Noor D.","non-dropping-particle":"","parse-names":false,"suffix":""},{"dropping-particle":"","family":"Moyle","given":"Robert G.","non-dropping-particle":"","parse-names":false,"suffix":""},{"dropping-particle":"","family":"Faircloth","given":"Brant C.","non-dropping-particle":"","parse-names":false,"suffix":""}],"container-title":"Proceedings of the National Academy of Sciences","id":"ITEM-1","issued":{"date-parts":[["2019","4"]]},"page":"201813206","title":"Earth history and the passerine superradiation","type":"article-journal"},"uris":["http://www.mendeley.com/documents/?uuid=484dd563-e35a-3138-9753-769a82bfccaf","http://www.mendeley.com/documents/?uuid=55bc5680-6d71-4398-9edf-e1dd6bb95d51"]}],"mendeley":{"formattedCitation":"(Oliveros et al., 2019)","plainTextFormattedCitation":"(Oliveros et al., 2019)","previouslyFormattedCitation":"(Oliveros et al. 201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Oliveros et al., 201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indicated that the rate shift within Passerida occurred several million years earlier than the expected of the phylogeny of </w:t>
      </w:r>
      <w:r w:rsidRPr="00B8640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b)","plainTextFormattedCitation":"(Jetz, Thomas, Joy, Hartmann, &amp; Mooers, 2012b)","previouslyFormattedCitation":"(Jetz et al. 2012b)"},"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Jetz, Thomas, Joy, Hartmann, &amp; Mooers, 2012b)</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nally, </w:t>
      </w:r>
      <w:r w:rsidRPr="00B86404">
        <w:rPr>
          <w:rFonts w:ascii="Times New Roman" w:hAnsi="Times New Roman" w:cs="Times New Roman"/>
          <w:sz w:val="24"/>
          <w:szCs w:val="24"/>
          <w:lang w:val="en-US"/>
        </w:rPr>
        <w:t xml:space="preserve">the time-calibrated tree used in this study could express different information if we had more fossils in our backbone and, as a result, the time of the </w:t>
      </w:r>
      <w:r w:rsidRPr="00B86404">
        <w:rPr>
          <w:rFonts w:ascii="Times New Roman" w:hAnsi="Times New Roman" w:cs="Times New Roman"/>
          <w:sz w:val="24"/>
          <w:szCs w:val="24"/>
          <w:lang w:val="en-US"/>
        </w:rPr>
        <w:lastRenderedPageBreak/>
        <w:t xml:space="preserve">arrival of the ancestor could be early that we expected and maybe affect the results founded. </w:t>
      </w:r>
    </w:p>
    <w:p w14:paraId="7DE05CD5" w14:textId="77777777" w:rsidR="00B229E4" w:rsidRDefault="00B229E4" w:rsidP="00B229E4">
      <w:pPr>
        <w:spacing w:after="0" w:line="480" w:lineRule="auto"/>
        <w:ind w:firstLine="708"/>
        <w:rPr>
          <w:rFonts w:ascii="Times New Roman" w:hAnsi="Times New Roman" w:cs="Times New Roman"/>
          <w:color w:val="000000"/>
          <w:sz w:val="24"/>
          <w:szCs w:val="24"/>
          <w:lang w:val="en-US" w:eastAsia="pt-BR"/>
        </w:rPr>
      </w:pPr>
      <w:r>
        <w:rPr>
          <w:rFonts w:ascii="Times New Roman" w:hAnsi="Times New Roman" w:cs="Times New Roman"/>
          <w:sz w:val="24"/>
          <w:szCs w:val="24"/>
          <w:lang w:val="en-US"/>
        </w:rPr>
        <w:t>In summary, our work overcome an problem relating to the use of pattern-to-process approach to infer the role of historical mechanisms to shape ecological communities (in situ speciation and historical dispersal), by explicitly consider the information of ancestral states of species to interpret the present day phylogenetic information</w:t>
      </w:r>
      <w:r w:rsidRPr="00B86404">
        <w:rPr>
          <w:rFonts w:ascii="Times New Roman" w:hAnsi="Times New Roman" w:cs="Times New Roman"/>
          <w:color w:val="000000"/>
          <w:sz w:val="24"/>
          <w:szCs w:val="24"/>
          <w:lang w:val="en-US" w:eastAsia="pt-BR"/>
        </w:rPr>
        <w:t xml:space="preserve">. </w:t>
      </w:r>
      <w:r>
        <w:rPr>
          <w:rFonts w:ascii="Times New Roman" w:hAnsi="Times New Roman" w:cs="Times New Roman"/>
          <w:sz w:val="24"/>
          <w:szCs w:val="24"/>
          <w:lang w:val="en-US"/>
        </w:rPr>
        <w:t>Our study brings a different interpretation to explain the phylogenetic structure of Tyranidae assemblages bring by Crouch et al (2019), in which the authors asserts that phylogenetic clustering is an indicative of in situ speciation process</w:t>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color w:val="000000"/>
          <w:sz w:val="24"/>
          <w:szCs w:val="24"/>
          <w:lang w:val="en-US" w:eastAsia="pt-BR"/>
        </w:rPr>
        <w:t>The methodological improvement allows to evidence that TNC is the most probable process to explain the differences in phylogenetic patterns presented among temperate and tropical regions for Tyranidae.</w:t>
      </w:r>
    </w:p>
    <w:p w14:paraId="235646E0" w14:textId="77777777" w:rsidR="00B229E4" w:rsidRPr="00B86404" w:rsidRDefault="00B229E4" w:rsidP="00B229E4">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3FE9BDA4" w14:textId="77777777" w:rsidR="00B229E4" w:rsidRPr="00B86404" w:rsidRDefault="00B229E4" w:rsidP="00B229E4">
      <w:pPr>
        <w:spacing w:after="0" w:line="480" w:lineRule="auto"/>
        <w:rPr>
          <w:rFonts w:ascii="Times New Roman" w:eastAsia="Times New Roman" w:hAnsi="Times New Roman" w:cs="Times New Roman"/>
          <w:b/>
          <w:bCs/>
          <w:sz w:val="24"/>
          <w:szCs w:val="24"/>
          <w:lang w:val="en-US"/>
        </w:rPr>
      </w:pPr>
      <w:r w:rsidRPr="00B86404">
        <w:rPr>
          <w:rFonts w:ascii="Times New Roman" w:eastAsia="Times New Roman" w:hAnsi="Times New Roman" w:cs="Times New Roman"/>
          <w:b/>
          <w:bCs/>
          <w:sz w:val="24"/>
          <w:szCs w:val="24"/>
          <w:lang w:val="en-US"/>
        </w:rPr>
        <w:lastRenderedPageBreak/>
        <w:t>References</w:t>
      </w:r>
    </w:p>
    <w:p w14:paraId="051D1440" w14:textId="77777777" w:rsidR="00B229E4" w:rsidRPr="00B86404" w:rsidRDefault="00B229E4" w:rsidP="00B229E4">
      <w:pPr>
        <w:widowControl w:val="0"/>
        <w:autoSpaceDE w:val="0"/>
        <w:autoSpaceDN w:val="0"/>
        <w:adjustRightInd w:val="0"/>
        <w:spacing w:after="0" w:line="480" w:lineRule="auto"/>
        <w:ind w:left="480" w:hanging="480"/>
        <w:rPr>
          <w:rFonts w:ascii="Times New Roman" w:eastAsia="Times New Roman" w:hAnsi="Times New Roman" w:cs="Times New Roman"/>
          <w:sz w:val="24"/>
          <w:szCs w:val="24"/>
          <w:lang w:val="en-US"/>
        </w:rPr>
      </w:pPr>
      <w:r w:rsidRPr="00B86404">
        <w:rPr>
          <w:rFonts w:ascii="Times New Roman" w:eastAsia="Times New Roman" w:hAnsi="Times New Roman" w:cs="Times New Roman"/>
          <w:sz w:val="24"/>
          <w:szCs w:val="24"/>
          <w:lang w:val="en-US"/>
        </w:rPr>
        <w:t xml:space="preserve">Fitzpatrick, J.W. (1980). Foraging behavior of neotropical tyrant flycatchers. cooper </w:t>
      </w:r>
      <w:r w:rsidRPr="00B86404">
        <w:rPr>
          <w:rFonts w:ascii="Times New Roman" w:eastAsia="Times New Roman" w:hAnsi="Times New Roman" w:cs="Times New Roman"/>
          <w:i/>
          <w:iCs/>
          <w:sz w:val="24"/>
          <w:szCs w:val="24"/>
          <w:lang w:val="en-US"/>
        </w:rPr>
        <w:t>Ornithol. Soc</w:t>
      </w:r>
      <w:r w:rsidRPr="00B86404">
        <w:rPr>
          <w:rFonts w:ascii="Times New Roman" w:eastAsia="Times New Roman" w:hAnsi="Times New Roman" w:cs="Times New Roman"/>
          <w:sz w:val="24"/>
          <w:szCs w:val="24"/>
          <w:lang w:val="en-US"/>
        </w:rPr>
        <w:t>., 43–57.</w:t>
      </w:r>
    </w:p>
    <w:p w14:paraId="479E7C4B"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B86404">
        <w:rPr>
          <w:rFonts w:ascii="Times New Roman" w:eastAsia="Times New Roman" w:hAnsi="Times New Roman" w:cs="Times New Roman"/>
          <w:sz w:val="24"/>
          <w:szCs w:val="24"/>
          <w:lang w:val="en-US"/>
        </w:rPr>
        <w:fldChar w:fldCharType="begin" w:fldLock="1"/>
      </w:r>
      <w:r w:rsidRPr="00B86404">
        <w:rPr>
          <w:rFonts w:ascii="Times New Roman" w:eastAsia="Times New Roman" w:hAnsi="Times New Roman" w:cs="Times New Roman"/>
          <w:sz w:val="24"/>
          <w:szCs w:val="24"/>
          <w:lang w:val="en-US"/>
        </w:rPr>
        <w:instrText xml:space="preserve">ADDIN Mendeley Bibliography CSL_BIBLIOGRAPHY </w:instrText>
      </w:r>
      <w:r w:rsidRPr="00B86404">
        <w:rPr>
          <w:rFonts w:ascii="Times New Roman" w:eastAsia="Times New Roman" w:hAnsi="Times New Roman" w:cs="Times New Roman"/>
          <w:sz w:val="24"/>
          <w:szCs w:val="24"/>
          <w:lang w:val="en-US"/>
        </w:rPr>
        <w:fldChar w:fldCharType="separate"/>
      </w:r>
      <w:r w:rsidRPr="006E1E98">
        <w:rPr>
          <w:rFonts w:ascii="Times New Roman" w:hAnsi="Times New Roman" w:cs="Times New Roman"/>
          <w:noProof/>
          <w:sz w:val="24"/>
        </w:rPr>
        <w:t xml:space="preserve">Batalha-Filho, H., Pessoa, R. O., Fabre, P. H., Fjeldså, J., Irestedt, M., Ericson, P. G. P., … Miyaki, C. Y. (2014). Phylogeny and historical biogeography of gnateaters (Passeriformes, Conopophagidae) in the South America forests. </w:t>
      </w:r>
      <w:r w:rsidRPr="006E1E98">
        <w:rPr>
          <w:rFonts w:ascii="Times New Roman" w:hAnsi="Times New Roman" w:cs="Times New Roman"/>
          <w:i/>
          <w:iCs/>
          <w:noProof/>
          <w:sz w:val="24"/>
        </w:rPr>
        <w:t>Molecular Phylogenetics and Evolution</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79</w:t>
      </w:r>
      <w:r w:rsidRPr="006E1E98">
        <w:rPr>
          <w:rFonts w:ascii="Times New Roman" w:hAnsi="Times New Roman" w:cs="Times New Roman"/>
          <w:noProof/>
          <w:sz w:val="24"/>
        </w:rPr>
        <w:t>(1), 422–432. https://doi.org/10.1016/j.ympev.2014.06.025</w:t>
      </w:r>
    </w:p>
    <w:p w14:paraId="2613270F"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Crouch, N. M. A., Capurucho, J. M. G., Hackett, S. J., &amp; Bates, J. M. (2019). Evaluating the contribution of dispersal to community structure in Neotropical passerine birds. </w:t>
      </w:r>
      <w:r w:rsidRPr="006E1E98">
        <w:rPr>
          <w:rFonts w:ascii="Times New Roman" w:hAnsi="Times New Roman" w:cs="Times New Roman"/>
          <w:i/>
          <w:iCs/>
          <w:noProof/>
          <w:sz w:val="24"/>
        </w:rPr>
        <w:t>Ecography</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42</w:t>
      </w:r>
      <w:r w:rsidRPr="006E1E98">
        <w:rPr>
          <w:rFonts w:ascii="Times New Roman" w:hAnsi="Times New Roman" w:cs="Times New Roman"/>
          <w:noProof/>
          <w:sz w:val="24"/>
        </w:rPr>
        <w:t>(2), 390–399. https://doi.org/10.1111/ecog.03927</w:t>
      </w:r>
    </w:p>
    <w:p w14:paraId="47CE2DCF"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Duchêne, D. A., &amp; Cardillo, M. (2015). Phylogenetic patterns in the geographic distributions of birds support the tropical conservatism hypothesis. </w:t>
      </w:r>
      <w:r w:rsidRPr="006E1E98">
        <w:rPr>
          <w:rFonts w:ascii="Times New Roman" w:hAnsi="Times New Roman" w:cs="Times New Roman"/>
          <w:i/>
          <w:iCs/>
          <w:noProof/>
          <w:sz w:val="24"/>
        </w:rPr>
        <w:t>Global Ecology and Biogeography</w:t>
      </w:r>
      <w:r w:rsidRPr="006E1E98">
        <w:rPr>
          <w:rFonts w:ascii="Times New Roman" w:hAnsi="Times New Roman" w:cs="Times New Roman"/>
          <w:noProof/>
          <w:sz w:val="24"/>
        </w:rPr>
        <w:t>. https://doi.org/10.1111/geb.12370</w:t>
      </w:r>
    </w:p>
    <w:p w14:paraId="4BC0435A"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Gerhold, P., Cahill, J. F., Winter, M., Bartish, I. V., &amp; Prinzing, A. (2015). Phylogenetic patterns are not proxies of community assembly mechanisms (they are far better). </w:t>
      </w:r>
      <w:r w:rsidRPr="006E1E98">
        <w:rPr>
          <w:rFonts w:ascii="Times New Roman" w:hAnsi="Times New Roman" w:cs="Times New Roman"/>
          <w:i/>
          <w:iCs/>
          <w:noProof/>
          <w:sz w:val="24"/>
        </w:rPr>
        <w:t>Functional Ecology</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29</w:t>
      </w:r>
      <w:r w:rsidRPr="006E1E98">
        <w:rPr>
          <w:rFonts w:ascii="Times New Roman" w:hAnsi="Times New Roman" w:cs="Times New Roman"/>
          <w:noProof/>
          <w:sz w:val="24"/>
        </w:rPr>
        <w:t>(5), 600–614. https://doi.org/10.1111/1365-2435.12425</w:t>
      </w:r>
    </w:p>
    <w:p w14:paraId="29E4B5C7"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Gerhold, P., Carlucci, M. B., Procheş, Ş., &amp; Prinzing, A. (2018). The Deep Past Controls the Phylogenetic Structure of Present, Local Communities. </w:t>
      </w:r>
      <w:r w:rsidRPr="006E1E98">
        <w:rPr>
          <w:rFonts w:ascii="Times New Roman" w:hAnsi="Times New Roman" w:cs="Times New Roman"/>
          <w:i/>
          <w:iCs/>
          <w:noProof/>
          <w:sz w:val="24"/>
        </w:rPr>
        <w:t>Annual Review of Ecology, Evolution, and Systematics</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49</w:t>
      </w:r>
      <w:r w:rsidRPr="006E1E98">
        <w:rPr>
          <w:rFonts w:ascii="Times New Roman" w:hAnsi="Times New Roman" w:cs="Times New Roman"/>
          <w:noProof/>
          <w:sz w:val="24"/>
        </w:rPr>
        <w:t>(1), 477–497. https://doi.org/10.1146/annurev-ecolsys-110617-062348</w:t>
      </w:r>
    </w:p>
    <w:p w14:paraId="461E6437"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Hawkins, B. A. (2001). Ecology’s oldest pattern? </w:t>
      </w:r>
      <w:r w:rsidRPr="006E1E98">
        <w:rPr>
          <w:rFonts w:ascii="Times New Roman" w:hAnsi="Times New Roman" w:cs="Times New Roman"/>
          <w:i/>
          <w:iCs/>
          <w:noProof/>
          <w:sz w:val="24"/>
        </w:rPr>
        <w:t>Trends in Ecology and Evolution</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16</w:t>
      </w:r>
      <w:r w:rsidRPr="006E1E98">
        <w:rPr>
          <w:rFonts w:ascii="Times New Roman" w:hAnsi="Times New Roman" w:cs="Times New Roman"/>
          <w:noProof/>
          <w:sz w:val="24"/>
        </w:rPr>
        <w:t>.</w:t>
      </w:r>
    </w:p>
    <w:p w14:paraId="16F7726A"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Heled, J., &amp; Bouckaert, R. R. (2013). Looking for trees in the forest: Summary tree from posterior samples. </w:t>
      </w:r>
      <w:r w:rsidRPr="006E1E98">
        <w:rPr>
          <w:rFonts w:ascii="Times New Roman" w:hAnsi="Times New Roman" w:cs="Times New Roman"/>
          <w:i/>
          <w:iCs/>
          <w:noProof/>
          <w:sz w:val="24"/>
        </w:rPr>
        <w:t>BMC Evolutionary Biology</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13</w:t>
      </w:r>
      <w:r w:rsidRPr="006E1E98">
        <w:rPr>
          <w:rFonts w:ascii="Times New Roman" w:hAnsi="Times New Roman" w:cs="Times New Roman"/>
          <w:noProof/>
          <w:sz w:val="24"/>
        </w:rPr>
        <w:t>(1). https://doi.org/10.1186/1471-2148-13-221</w:t>
      </w:r>
    </w:p>
    <w:p w14:paraId="2DED1D95"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lastRenderedPageBreak/>
        <w:t xml:space="preserve">Hillebrand, H. (2004). On the Generality of the Latitudinal Diversity Gradient. </w:t>
      </w:r>
      <w:r w:rsidRPr="006E1E98">
        <w:rPr>
          <w:rFonts w:ascii="Times New Roman" w:hAnsi="Times New Roman" w:cs="Times New Roman"/>
          <w:i/>
          <w:iCs/>
          <w:noProof/>
          <w:sz w:val="24"/>
        </w:rPr>
        <w:t>Am. Nat</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163</w:t>
      </w:r>
      <w:r w:rsidRPr="006E1E98">
        <w:rPr>
          <w:rFonts w:ascii="Times New Roman" w:hAnsi="Times New Roman" w:cs="Times New Roman"/>
          <w:noProof/>
          <w:sz w:val="24"/>
        </w:rPr>
        <w:t>(2), 192–211.</w:t>
      </w:r>
    </w:p>
    <w:p w14:paraId="7C94A522"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Jablonski, D., Roy, K., &amp; Valentine, J. W. (2006). Out of the tropics: Evolutionary dynamics of the latitudinal diversity gradient. </w:t>
      </w:r>
      <w:r w:rsidRPr="006E1E98">
        <w:rPr>
          <w:rFonts w:ascii="Times New Roman" w:hAnsi="Times New Roman" w:cs="Times New Roman"/>
          <w:i/>
          <w:iCs/>
          <w:noProof/>
          <w:sz w:val="24"/>
        </w:rPr>
        <w:t>Science</w:t>
      </w:r>
      <w:r w:rsidRPr="006E1E98">
        <w:rPr>
          <w:rFonts w:ascii="Times New Roman" w:hAnsi="Times New Roman" w:cs="Times New Roman"/>
          <w:noProof/>
          <w:sz w:val="24"/>
        </w:rPr>
        <w:t>. https://doi.org/10.1126/science.1130880</w:t>
      </w:r>
    </w:p>
    <w:p w14:paraId="6D8FF88B"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Jetz, W., Thomas, G. H., Joy, J. B., Hartmann, K., &amp; Mooers, A. O. (2012a). The global diversity of birds in space and time. </w:t>
      </w:r>
      <w:r w:rsidRPr="006E1E98">
        <w:rPr>
          <w:rFonts w:ascii="Times New Roman" w:hAnsi="Times New Roman" w:cs="Times New Roman"/>
          <w:i/>
          <w:iCs/>
          <w:noProof/>
          <w:sz w:val="24"/>
        </w:rPr>
        <w:t>Nature</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491</w:t>
      </w:r>
      <w:r w:rsidRPr="006E1E98">
        <w:rPr>
          <w:rFonts w:ascii="Times New Roman" w:hAnsi="Times New Roman" w:cs="Times New Roman"/>
          <w:noProof/>
          <w:sz w:val="24"/>
        </w:rPr>
        <w:t>(7424), 444–448. https://doi.org/10.1038/nature11631</w:t>
      </w:r>
    </w:p>
    <w:p w14:paraId="473EDB9D"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Jetz, W., Thomas, G. H., Joy, J. B., Hartmann, K., &amp; Mooers, A. O. (2012b). The global diversity of birds in space and time. </w:t>
      </w:r>
      <w:r w:rsidRPr="006E1E98">
        <w:rPr>
          <w:rFonts w:ascii="Times New Roman" w:hAnsi="Times New Roman" w:cs="Times New Roman"/>
          <w:i/>
          <w:iCs/>
          <w:noProof/>
          <w:sz w:val="24"/>
        </w:rPr>
        <w:t>Nature</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491</w:t>
      </w:r>
      <w:r w:rsidRPr="006E1E98">
        <w:rPr>
          <w:rFonts w:ascii="Times New Roman" w:hAnsi="Times New Roman" w:cs="Times New Roman"/>
          <w:noProof/>
          <w:sz w:val="24"/>
        </w:rPr>
        <w:t>(7424), 444–448. https://doi.org/10.1038/nature11631</w:t>
      </w:r>
    </w:p>
    <w:p w14:paraId="517BFE42"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Kembel, S. W., Cowan, P. D., Helmus, M. R., Cornwell, W. K., Morlon, H., Ackerly, D. D., … Webb, C. O. (2010). Picante: R tools for integrating phylogenies and ecology. </w:t>
      </w:r>
      <w:r w:rsidRPr="006E1E98">
        <w:rPr>
          <w:rFonts w:ascii="Times New Roman" w:hAnsi="Times New Roman" w:cs="Times New Roman"/>
          <w:i/>
          <w:iCs/>
          <w:noProof/>
          <w:sz w:val="24"/>
        </w:rPr>
        <w:t>Bioinformatics</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26</w:t>
      </w:r>
      <w:r w:rsidRPr="006E1E98">
        <w:rPr>
          <w:rFonts w:ascii="Times New Roman" w:hAnsi="Times New Roman" w:cs="Times New Roman"/>
          <w:noProof/>
          <w:sz w:val="24"/>
        </w:rPr>
        <w:t>(11), 1463–1464. https://doi.org/10.1093/bioinformatics/btq166</w:t>
      </w:r>
    </w:p>
    <w:p w14:paraId="1CD61D38"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Kennedy, J. D., Wang, Z., Weir, J. T., Rahbek, C., Fjeldså, J., &amp; Price, T. D. (2014). Into and out of the tropics: The generation of the latitudinal gradient among New World passerine birds. </w:t>
      </w:r>
      <w:r w:rsidRPr="006E1E98">
        <w:rPr>
          <w:rFonts w:ascii="Times New Roman" w:hAnsi="Times New Roman" w:cs="Times New Roman"/>
          <w:i/>
          <w:iCs/>
          <w:noProof/>
          <w:sz w:val="24"/>
        </w:rPr>
        <w:t>Journal of Biogeography</w:t>
      </w:r>
      <w:r w:rsidRPr="006E1E98">
        <w:rPr>
          <w:rFonts w:ascii="Times New Roman" w:hAnsi="Times New Roman" w:cs="Times New Roman"/>
          <w:noProof/>
          <w:sz w:val="24"/>
        </w:rPr>
        <w:t>. https://doi.org/10.1111/jbi.12346</w:t>
      </w:r>
    </w:p>
    <w:p w14:paraId="5D2BAEC1"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Kerkhoff, A. J., Moriarty, P. E., &amp; Weiser, M. D. (2014). The latitudinal species richness gradient in New World woody angiosperms is consistent with the tropical conservatism hypothesis. </w:t>
      </w:r>
      <w:r w:rsidRPr="006E1E98">
        <w:rPr>
          <w:rFonts w:ascii="Times New Roman" w:hAnsi="Times New Roman" w:cs="Times New Roman"/>
          <w:i/>
          <w:iCs/>
          <w:noProof/>
          <w:sz w:val="24"/>
        </w:rPr>
        <w:t>PNAS</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111</w:t>
      </w:r>
      <w:r w:rsidRPr="006E1E98">
        <w:rPr>
          <w:rFonts w:ascii="Times New Roman" w:hAnsi="Times New Roman" w:cs="Times New Roman"/>
          <w:noProof/>
          <w:sz w:val="24"/>
        </w:rPr>
        <w:t>(22), 8125–8130. https://doi.org/10.1073/pnas.1308932111</w:t>
      </w:r>
    </w:p>
    <w:p w14:paraId="6FDC11E7"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Kraft, N. J. B., Cornwell, W. K., Webb, C. O., &amp; Ackerly, D. D. (2007). Trait evolution, community assembly, and the phylogenetic structure of ecological communities. </w:t>
      </w:r>
      <w:r w:rsidRPr="006E1E98">
        <w:rPr>
          <w:rFonts w:ascii="Times New Roman" w:hAnsi="Times New Roman" w:cs="Times New Roman"/>
          <w:i/>
          <w:iCs/>
          <w:noProof/>
          <w:sz w:val="24"/>
        </w:rPr>
        <w:t>The American Naturalist</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170</w:t>
      </w:r>
      <w:r w:rsidRPr="006E1E98">
        <w:rPr>
          <w:rFonts w:ascii="Times New Roman" w:hAnsi="Times New Roman" w:cs="Times New Roman"/>
          <w:noProof/>
          <w:sz w:val="24"/>
        </w:rPr>
        <w:t>(2), 271–283. https://doi.org/10.1086/519400</w:t>
      </w:r>
    </w:p>
    <w:p w14:paraId="68A7CB6B"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lastRenderedPageBreak/>
        <w:t xml:space="preserve">Landis, M. J., Matzke, N. J., Moore, B. R., &amp; Huelsenbeck, J. P. (2013). Bayesian analysis of biogeography when the number of areas is large. </w:t>
      </w:r>
      <w:r w:rsidRPr="006E1E98">
        <w:rPr>
          <w:rFonts w:ascii="Times New Roman" w:hAnsi="Times New Roman" w:cs="Times New Roman"/>
          <w:i/>
          <w:iCs/>
          <w:noProof/>
          <w:sz w:val="24"/>
        </w:rPr>
        <w:t>Systematic Biology</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62</w:t>
      </w:r>
      <w:r w:rsidRPr="006E1E98">
        <w:rPr>
          <w:rFonts w:ascii="Times New Roman" w:hAnsi="Times New Roman" w:cs="Times New Roman"/>
          <w:noProof/>
          <w:sz w:val="24"/>
        </w:rPr>
        <w:t>(6), 789–804. https://doi.org/10.1093/sysbio/syt040</w:t>
      </w:r>
    </w:p>
    <w:p w14:paraId="0833B57F"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Manegold, A., Mayr, G., &amp; Mourer-Chauviré, C. (2014). Miocene Songbirds and the Composition of the European Passeriform Avifauna. </w:t>
      </w:r>
      <w:r w:rsidRPr="006E1E98">
        <w:rPr>
          <w:rFonts w:ascii="Times New Roman" w:hAnsi="Times New Roman" w:cs="Times New Roman"/>
          <w:i/>
          <w:iCs/>
          <w:noProof/>
          <w:sz w:val="24"/>
        </w:rPr>
        <w:t>The Auk</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121</w:t>
      </w:r>
      <w:r w:rsidRPr="006E1E98">
        <w:rPr>
          <w:rFonts w:ascii="Times New Roman" w:hAnsi="Times New Roman" w:cs="Times New Roman"/>
          <w:noProof/>
          <w:sz w:val="24"/>
        </w:rPr>
        <w:t>(4), 1155–1160. https://doi.org/10.2307/4090483</w:t>
      </w:r>
    </w:p>
    <w:p w14:paraId="42C672A6"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Matzke, N. J. (2013). Probabilistic historical biogeography: new models for founder-event speciation, imperfect detection, and fossils allow improved accuracy and model-testing. </w:t>
      </w:r>
      <w:r w:rsidRPr="006E1E98">
        <w:rPr>
          <w:rFonts w:ascii="Times New Roman" w:hAnsi="Times New Roman" w:cs="Times New Roman"/>
          <w:i/>
          <w:iCs/>
          <w:noProof/>
          <w:sz w:val="24"/>
        </w:rPr>
        <w:t>Frontiers of Biogeography</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5</w:t>
      </w:r>
      <w:r w:rsidRPr="006E1E98">
        <w:rPr>
          <w:rFonts w:ascii="Times New Roman" w:hAnsi="Times New Roman" w:cs="Times New Roman"/>
          <w:noProof/>
          <w:sz w:val="24"/>
        </w:rPr>
        <w:t>(4). https://doi.org/10.21425/f5fbg19694</w:t>
      </w:r>
    </w:p>
    <w:p w14:paraId="522915E8"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Mayr, G. (2004). Old World Fossil Record of Modern-Type Hummingbirds. </w:t>
      </w:r>
      <w:r w:rsidRPr="006E1E98">
        <w:rPr>
          <w:rFonts w:ascii="Times New Roman" w:hAnsi="Times New Roman" w:cs="Times New Roman"/>
          <w:i/>
          <w:iCs/>
          <w:noProof/>
          <w:sz w:val="24"/>
        </w:rPr>
        <w:t>Science</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304</w:t>
      </w:r>
      <w:r w:rsidRPr="006E1E98">
        <w:rPr>
          <w:rFonts w:ascii="Times New Roman" w:hAnsi="Times New Roman" w:cs="Times New Roman"/>
          <w:noProof/>
          <w:sz w:val="24"/>
        </w:rPr>
        <w:t>(5672), 861–864. https://doi.org/10.1126/science.1096856</w:t>
      </w:r>
    </w:p>
    <w:p w14:paraId="0D3A49B0"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Ohlson, J., Fjeldså, J., &amp; Ericson, P. G. P. (2008). Tyrant flycatchers coming out in the open: Phylogeny and ecological radiation of Tyrannidae (Aves, Passeriformes). </w:t>
      </w:r>
      <w:r w:rsidRPr="006E1E98">
        <w:rPr>
          <w:rFonts w:ascii="Times New Roman" w:hAnsi="Times New Roman" w:cs="Times New Roman"/>
          <w:i/>
          <w:iCs/>
          <w:noProof/>
          <w:sz w:val="24"/>
        </w:rPr>
        <w:t>Zoologica Scripta</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37</w:t>
      </w:r>
      <w:r w:rsidRPr="006E1E98">
        <w:rPr>
          <w:rFonts w:ascii="Times New Roman" w:hAnsi="Times New Roman" w:cs="Times New Roman"/>
          <w:noProof/>
          <w:sz w:val="24"/>
        </w:rPr>
        <w:t>(3), 315–335. https://doi.org/10.1111/j.1463-6409.2008.00325.x</w:t>
      </w:r>
    </w:p>
    <w:p w14:paraId="1029A7B4"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Oliveros, C. H., Field, D. J., Ksepka, D. T., Barker, F. K., Aleixo, A., Andersen, M. J., … Faircloth, B. C. (2019). Earth history and the passerine superradiation. </w:t>
      </w:r>
      <w:r w:rsidRPr="006E1E98">
        <w:rPr>
          <w:rFonts w:ascii="Times New Roman" w:hAnsi="Times New Roman" w:cs="Times New Roman"/>
          <w:i/>
          <w:iCs/>
          <w:noProof/>
          <w:sz w:val="24"/>
        </w:rPr>
        <w:t>Proceedings of the National Academy of Sciences</w:t>
      </w:r>
      <w:r w:rsidRPr="006E1E98">
        <w:rPr>
          <w:rFonts w:ascii="Times New Roman" w:hAnsi="Times New Roman" w:cs="Times New Roman"/>
          <w:noProof/>
          <w:sz w:val="24"/>
        </w:rPr>
        <w:t>, 201813206. https://doi.org/10.1073/pnas.1813206116</w:t>
      </w:r>
    </w:p>
    <w:p w14:paraId="291351CD"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Olson, D. M., Dinerstein, E., Wikramanayake, E. D., Burgess, N. D., Powell, G. V. N., Underwood, E. C., … Kassem, K. R. (2001). Terrestrial Ecoregions of the World: A New Map of Life on Earth. </w:t>
      </w:r>
      <w:r w:rsidRPr="006E1E98">
        <w:rPr>
          <w:rFonts w:ascii="Times New Roman" w:hAnsi="Times New Roman" w:cs="Times New Roman"/>
          <w:i/>
          <w:iCs/>
          <w:noProof/>
          <w:sz w:val="24"/>
        </w:rPr>
        <w:t>BioScience</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51</w:t>
      </w:r>
      <w:r w:rsidRPr="006E1E98">
        <w:rPr>
          <w:rFonts w:ascii="Times New Roman" w:hAnsi="Times New Roman" w:cs="Times New Roman"/>
          <w:noProof/>
          <w:sz w:val="24"/>
        </w:rPr>
        <w:t>(11), 933. https://doi.org/10.1641/0006-3568(2001)051[0933:TEOTWA]2.0.CO;2</w:t>
      </w:r>
    </w:p>
    <w:p w14:paraId="6535DBCB"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Pinto-Ledezma, J. N., Jahn, A. E., Cueto, V. R., Diniz-Filho, J. A. F., &amp; Villalobos, F. </w:t>
      </w:r>
      <w:r w:rsidRPr="006E1E98">
        <w:rPr>
          <w:rFonts w:ascii="Times New Roman" w:hAnsi="Times New Roman" w:cs="Times New Roman"/>
          <w:noProof/>
          <w:sz w:val="24"/>
        </w:rPr>
        <w:lastRenderedPageBreak/>
        <w:t xml:space="preserve">(2019). Drivers of phylogenetic assemblage structure of the furnariides, a widespread clade of lowland neotropical birds. </w:t>
      </w:r>
      <w:r w:rsidRPr="006E1E98">
        <w:rPr>
          <w:rFonts w:ascii="Times New Roman" w:hAnsi="Times New Roman" w:cs="Times New Roman"/>
          <w:i/>
          <w:iCs/>
          <w:noProof/>
          <w:sz w:val="24"/>
        </w:rPr>
        <w:t>American Naturalist</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193</w:t>
      </w:r>
      <w:r w:rsidRPr="006E1E98">
        <w:rPr>
          <w:rFonts w:ascii="Times New Roman" w:hAnsi="Times New Roman" w:cs="Times New Roman"/>
          <w:noProof/>
          <w:sz w:val="24"/>
        </w:rPr>
        <w:t>(2), E41–E56. https://doi.org/10.1086/700696</w:t>
      </w:r>
    </w:p>
    <w:p w14:paraId="5E3DEF09"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Ree, R. H., &amp; Smith, S. A. (2008). Maximum likelihood inference of geographic range evolution by dispersal, local extinction, and cladogenesis. </w:t>
      </w:r>
      <w:r w:rsidRPr="006E1E98">
        <w:rPr>
          <w:rFonts w:ascii="Times New Roman" w:hAnsi="Times New Roman" w:cs="Times New Roman"/>
          <w:i/>
          <w:iCs/>
          <w:noProof/>
          <w:sz w:val="24"/>
        </w:rPr>
        <w:t>Systematic Biology</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57</w:t>
      </w:r>
      <w:r w:rsidRPr="006E1E98">
        <w:rPr>
          <w:rFonts w:ascii="Times New Roman" w:hAnsi="Times New Roman" w:cs="Times New Roman"/>
          <w:noProof/>
          <w:sz w:val="24"/>
        </w:rPr>
        <w:t>(1), 4–14. https://doi.org/10.1080/10635150701883881</w:t>
      </w:r>
    </w:p>
    <w:p w14:paraId="09080284"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Ricklefs, R. E. (2002). Splendid isolation: Historical ecology of the South American passerine fauna. </w:t>
      </w:r>
      <w:r w:rsidRPr="006E1E98">
        <w:rPr>
          <w:rFonts w:ascii="Times New Roman" w:hAnsi="Times New Roman" w:cs="Times New Roman"/>
          <w:i/>
          <w:iCs/>
          <w:noProof/>
          <w:sz w:val="24"/>
        </w:rPr>
        <w:t>Journal of Avian Biology</w:t>
      </w:r>
      <w:r w:rsidRPr="006E1E98">
        <w:rPr>
          <w:rFonts w:ascii="Times New Roman" w:hAnsi="Times New Roman" w:cs="Times New Roman"/>
          <w:noProof/>
          <w:sz w:val="24"/>
        </w:rPr>
        <w:t>. https://doi.org/10.1034/j.1600-048X.2002.330301.x</w:t>
      </w:r>
    </w:p>
    <w:p w14:paraId="1355380E"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Ronquist, F. (1997). Dispersal-vicariance analysis: A new approach to the quantification of historical biogeography. </w:t>
      </w:r>
      <w:r w:rsidRPr="006E1E98">
        <w:rPr>
          <w:rFonts w:ascii="Times New Roman" w:hAnsi="Times New Roman" w:cs="Times New Roman"/>
          <w:i/>
          <w:iCs/>
          <w:noProof/>
          <w:sz w:val="24"/>
        </w:rPr>
        <w:t>Systematic Biology</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46</w:t>
      </w:r>
      <w:r w:rsidRPr="006E1E98">
        <w:rPr>
          <w:rFonts w:ascii="Times New Roman" w:hAnsi="Times New Roman" w:cs="Times New Roman"/>
          <w:noProof/>
          <w:sz w:val="24"/>
        </w:rPr>
        <w:t>(1), 195–203. https://doi.org/10.1093/sysbio/46.1.195</w:t>
      </w:r>
    </w:p>
    <w:p w14:paraId="47542A1B"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Smith, B. T., &amp; Klicka, J. (2010). The profound influence of the late Pliocene Panamanian uplift on the exchange, diversification, and distribution of new world birds. </w:t>
      </w:r>
      <w:r w:rsidRPr="006E1E98">
        <w:rPr>
          <w:rFonts w:ascii="Times New Roman" w:hAnsi="Times New Roman" w:cs="Times New Roman"/>
          <w:i/>
          <w:iCs/>
          <w:noProof/>
          <w:sz w:val="24"/>
        </w:rPr>
        <w:t>Ecography</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33</w:t>
      </w:r>
      <w:r w:rsidRPr="006E1E98">
        <w:rPr>
          <w:rFonts w:ascii="Times New Roman" w:hAnsi="Times New Roman" w:cs="Times New Roman"/>
          <w:noProof/>
          <w:sz w:val="24"/>
        </w:rPr>
        <w:t>(2), 333–342. https://doi.org/10.1111/j.1600-0587.2009.06335.x</w:t>
      </w:r>
    </w:p>
    <w:p w14:paraId="02E0306B"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Swenson, N. G. (2011). The role of evolutionary processes in producing biodiversity patterns, and the interrelationships between taxonomic, functional and phylogenetic biodiversity. </w:t>
      </w:r>
      <w:r w:rsidRPr="006E1E98">
        <w:rPr>
          <w:rFonts w:ascii="Times New Roman" w:hAnsi="Times New Roman" w:cs="Times New Roman"/>
          <w:i/>
          <w:iCs/>
          <w:noProof/>
          <w:sz w:val="24"/>
        </w:rPr>
        <w:t>American Journal of Botany</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98</w:t>
      </w:r>
      <w:r w:rsidRPr="006E1E98">
        <w:rPr>
          <w:rFonts w:ascii="Times New Roman" w:hAnsi="Times New Roman" w:cs="Times New Roman"/>
          <w:noProof/>
          <w:sz w:val="24"/>
        </w:rPr>
        <w:t>(3), 472–480. https://doi.org/10.3732/ajb.1000289</w:t>
      </w:r>
    </w:p>
    <w:p w14:paraId="6DAE2DD8"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Team, R. C. (2018). R: A language and environment for statistical computing. </w:t>
      </w:r>
      <w:r w:rsidRPr="006E1E98">
        <w:rPr>
          <w:rFonts w:ascii="Times New Roman" w:hAnsi="Times New Roman" w:cs="Times New Roman"/>
          <w:i/>
          <w:iCs/>
          <w:noProof/>
          <w:sz w:val="24"/>
        </w:rPr>
        <w:t>R Foundation for Statistical Computing, Vienna, Austria.</w:t>
      </w:r>
    </w:p>
    <w:p w14:paraId="4E21A16B"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Webb, C. O., Ackerly, D. D., McPeek, M. a., &amp; Donoghue, M. J. (2002). Phylogenies and Community Ecology. </w:t>
      </w:r>
      <w:r w:rsidRPr="006E1E98">
        <w:rPr>
          <w:rFonts w:ascii="Times New Roman" w:hAnsi="Times New Roman" w:cs="Times New Roman"/>
          <w:i/>
          <w:iCs/>
          <w:noProof/>
          <w:sz w:val="24"/>
        </w:rPr>
        <w:t>Annual Review of Ecology and Systematics</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33</w:t>
      </w:r>
      <w:r w:rsidRPr="006E1E98">
        <w:rPr>
          <w:rFonts w:ascii="Times New Roman" w:hAnsi="Times New Roman" w:cs="Times New Roman"/>
          <w:noProof/>
          <w:sz w:val="24"/>
        </w:rPr>
        <w:t>, 475–505. https://doi.org/10.1146/annurev.ecolsys.33.010802.150448</w:t>
      </w:r>
    </w:p>
    <w:p w14:paraId="7B3A70A4"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lastRenderedPageBreak/>
        <w:t xml:space="preserve">Weir, J. T., Bermingham, E., &amp; Schluter, D. (2009). The Great American Biotic Interchange in birds. </w:t>
      </w:r>
      <w:r w:rsidRPr="006E1E98">
        <w:rPr>
          <w:rFonts w:ascii="Times New Roman" w:hAnsi="Times New Roman" w:cs="Times New Roman"/>
          <w:i/>
          <w:iCs/>
          <w:noProof/>
          <w:sz w:val="24"/>
        </w:rPr>
        <w:t>Proceedings of the National Academy of Sciences</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106</w:t>
      </w:r>
      <w:r w:rsidRPr="006E1E98">
        <w:rPr>
          <w:rFonts w:ascii="Times New Roman" w:hAnsi="Times New Roman" w:cs="Times New Roman"/>
          <w:noProof/>
          <w:sz w:val="24"/>
        </w:rPr>
        <w:t>(51), 21737–21742. https://doi.org/10.1073/pnas.0903811106</w:t>
      </w:r>
    </w:p>
    <w:p w14:paraId="0C003D91" w14:textId="77777777" w:rsidR="00B229E4" w:rsidRPr="006E1E98" w:rsidRDefault="00B229E4" w:rsidP="00B229E4">
      <w:pPr>
        <w:widowControl w:val="0"/>
        <w:autoSpaceDE w:val="0"/>
        <w:autoSpaceDN w:val="0"/>
        <w:adjustRightInd w:val="0"/>
        <w:spacing w:after="0" w:line="480" w:lineRule="auto"/>
        <w:ind w:left="480" w:hanging="480"/>
        <w:rPr>
          <w:rFonts w:ascii="Times New Roman" w:hAnsi="Times New Roman" w:cs="Times New Roman"/>
          <w:noProof/>
          <w:sz w:val="24"/>
        </w:rPr>
      </w:pPr>
      <w:r w:rsidRPr="006E1E98">
        <w:rPr>
          <w:rFonts w:ascii="Times New Roman" w:hAnsi="Times New Roman" w:cs="Times New Roman"/>
          <w:noProof/>
          <w:sz w:val="24"/>
        </w:rPr>
        <w:t xml:space="preserve">Wiens, J. J., &amp; Graham, C. H. (2005). Niche Conservatism: Integrating Evolution, Ecology, and Conservation Biology. </w:t>
      </w:r>
      <w:r w:rsidRPr="006E1E98">
        <w:rPr>
          <w:rFonts w:ascii="Times New Roman" w:hAnsi="Times New Roman" w:cs="Times New Roman"/>
          <w:i/>
          <w:iCs/>
          <w:noProof/>
          <w:sz w:val="24"/>
        </w:rPr>
        <w:t>Annual Review of Ecology, Evolution, and Systematics</w:t>
      </w:r>
      <w:r w:rsidRPr="006E1E98">
        <w:rPr>
          <w:rFonts w:ascii="Times New Roman" w:hAnsi="Times New Roman" w:cs="Times New Roman"/>
          <w:noProof/>
          <w:sz w:val="24"/>
        </w:rPr>
        <w:t xml:space="preserve">, </w:t>
      </w:r>
      <w:r w:rsidRPr="006E1E98">
        <w:rPr>
          <w:rFonts w:ascii="Times New Roman" w:hAnsi="Times New Roman" w:cs="Times New Roman"/>
          <w:i/>
          <w:iCs/>
          <w:noProof/>
          <w:sz w:val="24"/>
        </w:rPr>
        <w:t>36</w:t>
      </w:r>
      <w:r w:rsidRPr="006E1E98">
        <w:rPr>
          <w:rFonts w:ascii="Times New Roman" w:hAnsi="Times New Roman" w:cs="Times New Roman"/>
          <w:noProof/>
          <w:sz w:val="24"/>
        </w:rPr>
        <w:t>(36), 519–539. https://doi.org/10.1146/annurev.ecolsys.36.102803.095431</w:t>
      </w:r>
    </w:p>
    <w:p w14:paraId="00468C11" w14:textId="77777777" w:rsidR="00B229E4" w:rsidRPr="00B86404" w:rsidRDefault="00B229E4" w:rsidP="00B229E4">
      <w:pPr>
        <w:widowControl w:val="0"/>
        <w:autoSpaceDE w:val="0"/>
        <w:autoSpaceDN w:val="0"/>
        <w:adjustRightInd w:val="0"/>
        <w:spacing w:after="0" w:line="480" w:lineRule="auto"/>
        <w:ind w:left="480" w:hanging="480"/>
        <w:rPr>
          <w:rFonts w:ascii="Times New Roman" w:eastAsia="Times New Roman" w:hAnsi="Times New Roman" w:cs="Times New Roman"/>
          <w:sz w:val="24"/>
          <w:szCs w:val="24"/>
          <w:lang w:val="en-US"/>
        </w:rPr>
      </w:pPr>
      <w:r w:rsidRPr="00B86404">
        <w:rPr>
          <w:rFonts w:ascii="Times New Roman" w:eastAsia="Times New Roman" w:hAnsi="Times New Roman" w:cs="Times New Roman"/>
          <w:sz w:val="24"/>
          <w:szCs w:val="24"/>
          <w:lang w:val="en-US"/>
        </w:rPr>
        <w:fldChar w:fldCharType="end"/>
      </w:r>
    </w:p>
    <w:p w14:paraId="2D7817FB" w14:textId="77777777" w:rsidR="00B229E4" w:rsidRDefault="00B229E4"/>
    <w:sectPr w:rsidR="00B229E4" w:rsidSect="00B15785">
      <w:headerReference w:type="default" r:id="rId1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abriel Nakamura" w:date="2020-06-12T15:56:00Z" w:initials="GN">
    <w:p w14:paraId="701F7E38" w14:textId="77777777" w:rsidR="00B229E4" w:rsidRDefault="00B229E4" w:rsidP="00B229E4">
      <w:pPr>
        <w:pStyle w:val="Textodecomentrio"/>
      </w:pPr>
      <w:r>
        <w:rPr>
          <w:rStyle w:val="Refdecomentrio"/>
        </w:rPr>
        <w:annotationRef/>
      </w:r>
      <w:r>
        <w:t>Ainda não refiz o Abstract. Vou fazer por último.</w:t>
      </w:r>
    </w:p>
  </w:comment>
  <w:comment w:id="1" w:author="Renan Maestri" w:date="2019-11-05T14:03:00Z" w:initials="RM">
    <w:p w14:paraId="033A132C" w14:textId="77777777" w:rsidR="00B229E4" w:rsidRDefault="00B229E4" w:rsidP="00B229E4">
      <w:pPr>
        <w:pStyle w:val="Textodecomentrio"/>
      </w:pPr>
      <w:r>
        <w:rPr>
          <w:rStyle w:val="Refdecomentrio"/>
        </w:rPr>
        <w:annotationRef/>
      </w:r>
      <w:r>
        <w:t>Material suplementar?</w:t>
      </w:r>
    </w:p>
  </w:comment>
  <w:comment w:id="2" w:author="Gabriel Nakamura" w:date="2020-06-12T14:39:00Z" w:initials="GN">
    <w:p w14:paraId="65FE36F4" w14:textId="77777777" w:rsidR="00B229E4" w:rsidRDefault="00B229E4" w:rsidP="00B229E4">
      <w:pPr>
        <w:pStyle w:val="Textodecomentrio"/>
      </w:pPr>
      <w:r>
        <w:rPr>
          <w:rStyle w:val="Refdecomentrio"/>
        </w:rPr>
        <w:annotationRef/>
      </w:r>
      <w:r>
        <w:t>Tenho que ver como isso foi feito com mais detalhe, para colocar aqui no texto, está muito superficial</w:t>
      </w:r>
    </w:p>
  </w:comment>
  <w:comment w:id="3" w:author="arthur rodrigues" w:date="2019-11-04T13:10:00Z" w:initials="A">
    <w:p w14:paraId="648F22C8" w14:textId="77777777" w:rsidR="00B229E4" w:rsidRDefault="00B229E4" w:rsidP="00B229E4">
      <w:pPr>
        <w:pStyle w:val="Textodecomentrio"/>
      </w:pPr>
      <w:r>
        <w:rPr>
          <w:rStyle w:val="Refdecomentrio"/>
        </w:rPr>
        <w:annotationRef/>
      </w:r>
      <w:r>
        <w:t>Esses foram os únicos critérios?</w:t>
      </w:r>
      <w:r>
        <w:br/>
        <w:t>Ou além de próximos e pequenos esses biomas deveriam ser ecossistemas similares?</w:t>
      </w:r>
    </w:p>
  </w:comment>
  <w:comment w:id="4" w:author="arthur rodrigues" w:date="2019-11-04T15:06:00Z" w:initials="A">
    <w:p w14:paraId="623631F7" w14:textId="77777777" w:rsidR="00B229E4" w:rsidRDefault="00B229E4" w:rsidP="00B229E4">
      <w:pPr>
        <w:pStyle w:val="Textodecomentrio"/>
      </w:pPr>
      <w:r>
        <w:rPr>
          <w:rStyle w:val="Refdecomentrio"/>
        </w:rPr>
        <w:annotationRef/>
      </w:r>
      <w:r>
        <w:t>Acho que seria interessante ter uma curva modelada para a figura 3</w:t>
      </w:r>
    </w:p>
  </w:comment>
  <w:comment w:id="5" w:author="Gabriel Nakamura" w:date="2020-06-21T11:56:00Z" w:initials="GN">
    <w:p w14:paraId="5427AC5E" w14:textId="77777777" w:rsidR="00B229E4" w:rsidRDefault="00B229E4" w:rsidP="00B229E4">
      <w:pPr>
        <w:pStyle w:val="Textodecomentrio"/>
      </w:pPr>
      <w:r>
        <w:rPr>
          <w:rStyle w:val="Refdecomentrio"/>
        </w:rPr>
        <w:annotationRef/>
      </w:r>
      <w:r>
        <w:t>Dada a mudança que fiz no texto, acho que agora essa figura faz mais sentido ir para o material suplement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1F7E38" w15:done="0"/>
  <w15:commentEx w15:paraId="033A132C" w15:done="0"/>
  <w15:commentEx w15:paraId="65FE36F4" w15:done="0"/>
  <w15:commentEx w15:paraId="648F22C8" w15:done="0"/>
  <w15:commentEx w15:paraId="623631F7" w15:done="0"/>
  <w15:commentEx w15:paraId="5427AC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E2411" w16cex:dateUtc="2020-06-12T18:56:00Z"/>
  <w16cex:commentExtensible w16cex:durableId="228E1231" w16cex:dateUtc="2020-06-12T17:39:00Z"/>
  <w16cex:commentExtensible w16cex:durableId="2299C951" w16cex:dateUtc="2020-06-21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1F7E38" w16cid:durableId="228E2411"/>
  <w16cid:commentId w16cid:paraId="033A132C" w16cid:durableId="216C08DA"/>
  <w16cid:commentId w16cid:paraId="65FE36F4" w16cid:durableId="228E1231"/>
  <w16cid:commentId w16cid:paraId="648F22C8" w16cid:durableId="228E07E1"/>
  <w16cid:commentId w16cid:paraId="623631F7" w16cid:durableId="216ABCFD"/>
  <w16cid:commentId w16cid:paraId="5427AC5E" w16cid:durableId="2299C9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066664"/>
      <w:docPartObj>
        <w:docPartGallery w:val="Page Numbers (Top of Page)"/>
        <w:docPartUnique/>
      </w:docPartObj>
    </w:sdtPr>
    <w:sdtEndPr/>
    <w:sdtContent>
      <w:p w14:paraId="256F30E2" w14:textId="77777777" w:rsidR="003802A4" w:rsidRDefault="00B229E4">
        <w:pPr>
          <w:pStyle w:val="Cabealho"/>
          <w:jc w:val="right"/>
        </w:pPr>
        <w:r>
          <w:fldChar w:fldCharType="begin"/>
        </w:r>
        <w:r>
          <w:instrText>PAGE   \* MERGEFORMAT</w:instrText>
        </w:r>
        <w:r>
          <w:fldChar w:fldCharType="separate"/>
        </w:r>
        <w:r>
          <w:rPr>
            <w:noProof/>
          </w:rPr>
          <w:t>1</w:t>
        </w:r>
        <w:r>
          <w:fldChar w:fldCharType="end"/>
        </w:r>
      </w:p>
    </w:sdtContent>
  </w:sdt>
  <w:p w14:paraId="35B32552" w14:textId="77777777" w:rsidR="003802A4" w:rsidRDefault="00B229E4">
    <w:pPr>
      <w:pStyle w:val="Cabealho"/>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29E4"/>
    <w:rsid w:val="00B229E4"/>
  </w:rsids>
  <m:mathPr>
    <m:mathFont m:val="Cambria Math"/>
    <m:brkBin m:val="before"/>
    <m:brkBinSub m:val="--"/>
    <m:smallFrac m:val="0"/>
    <m:dispDef/>
    <m:lMargin m:val="0"/>
    <m:rMargin m:val="0"/>
    <m:defJc m:val="centerGroup"/>
    <m:wrapIndent m:val="1440"/>
    <m:intLim m:val="subSup"/>
    <m:naryLim m:val="undOvr"/>
  </m:mathPr>
  <w:themeFontLang w:val="pt-US"/>
  <w:clrSchemeMapping w:bg1="light1" w:t1="dark1" w:bg2="light2" w:t2="dark2" w:accent1="accent1" w:accent2="accent2" w:accent3="accent3" w:accent4="accent4" w:accent5="accent5" w:accent6="accent6" w:hyperlink="hyperlink" w:followedHyperlink="followedHyperlink"/>
  <w:decimalSymbol w:val="."/>
  <w:listSeparator w:val=";"/>
  <w14:docId w14:val="2BE8406C"/>
  <w15:chartTrackingRefBased/>
  <w15:docId w15:val="{89CE080A-C670-2244-B408-8EEF648A9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9E4"/>
    <w:pPr>
      <w:spacing w:after="160" w:line="259" w:lineRule="auto"/>
    </w:pPr>
    <w:rPr>
      <w:sz w:val="22"/>
      <w:szCs w:val="22"/>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B229E4"/>
    <w:rPr>
      <w:sz w:val="16"/>
      <w:szCs w:val="16"/>
    </w:rPr>
  </w:style>
  <w:style w:type="paragraph" w:styleId="Textodecomentrio">
    <w:name w:val="annotation text"/>
    <w:basedOn w:val="Normal"/>
    <w:link w:val="TextodecomentrioChar"/>
    <w:uiPriority w:val="99"/>
    <w:unhideWhenUsed/>
    <w:rsid w:val="00B229E4"/>
    <w:pPr>
      <w:spacing w:line="240" w:lineRule="auto"/>
    </w:pPr>
    <w:rPr>
      <w:sz w:val="20"/>
      <w:szCs w:val="20"/>
    </w:rPr>
  </w:style>
  <w:style w:type="character" w:customStyle="1" w:styleId="TextodecomentrioChar">
    <w:name w:val="Texto de comentário Char"/>
    <w:basedOn w:val="Fontepargpadro"/>
    <w:link w:val="Textodecomentrio"/>
    <w:uiPriority w:val="99"/>
    <w:rsid w:val="00B229E4"/>
    <w:rPr>
      <w:sz w:val="20"/>
      <w:szCs w:val="20"/>
      <w:lang w:val="pt-BR"/>
    </w:rPr>
  </w:style>
  <w:style w:type="paragraph" w:styleId="Assuntodocomentrio">
    <w:name w:val="annotation subject"/>
    <w:basedOn w:val="Textodecomentrio"/>
    <w:next w:val="Textodecomentrio"/>
    <w:link w:val="AssuntodocomentrioChar"/>
    <w:uiPriority w:val="99"/>
    <w:semiHidden/>
    <w:unhideWhenUsed/>
    <w:rsid w:val="00B229E4"/>
    <w:rPr>
      <w:b/>
      <w:bCs/>
    </w:rPr>
  </w:style>
  <w:style w:type="character" w:customStyle="1" w:styleId="AssuntodocomentrioChar">
    <w:name w:val="Assunto do comentário Char"/>
    <w:basedOn w:val="TextodecomentrioChar"/>
    <w:link w:val="Assuntodocomentrio"/>
    <w:uiPriority w:val="99"/>
    <w:semiHidden/>
    <w:rsid w:val="00B229E4"/>
    <w:rPr>
      <w:b/>
      <w:bCs/>
      <w:sz w:val="20"/>
      <w:szCs w:val="20"/>
      <w:lang w:val="pt-BR"/>
    </w:rPr>
  </w:style>
  <w:style w:type="paragraph" w:styleId="Textodebalo">
    <w:name w:val="Balloon Text"/>
    <w:basedOn w:val="Normal"/>
    <w:link w:val="TextodebaloChar"/>
    <w:uiPriority w:val="99"/>
    <w:semiHidden/>
    <w:unhideWhenUsed/>
    <w:rsid w:val="00B229E4"/>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B229E4"/>
    <w:rPr>
      <w:rFonts w:ascii="Segoe UI" w:hAnsi="Segoe UI" w:cs="Segoe UI"/>
      <w:sz w:val="18"/>
      <w:szCs w:val="18"/>
      <w:lang w:val="pt-BR"/>
    </w:rPr>
  </w:style>
  <w:style w:type="paragraph" w:customStyle="1" w:styleId="Default">
    <w:name w:val="Default"/>
    <w:rsid w:val="00B229E4"/>
    <w:pPr>
      <w:autoSpaceDE w:val="0"/>
      <w:autoSpaceDN w:val="0"/>
      <w:adjustRightInd w:val="0"/>
    </w:pPr>
    <w:rPr>
      <w:rFonts w:ascii="Calibri" w:eastAsia="Calibri" w:hAnsi="Calibri" w:cs="Calibri"/>
      <w:color w:val="000000"/>
      <w:lang w:val="pt-BR"/>
    </w:rPr>
  </w:style>
  <w:style w:type="paragraph" w:styleId="SemEspaamento">
    <w:name w:val="No Spacing"/>
    <w:uiPriority w:val="1"/>
    <w:qFormat/>
    <w:rsid w:val="00B229E4"/>
    <w:rPr>
      <w:rFonts w:ascii="Calibri" w:eastAsia="Calibri" w:hAnsi="Calibri" w:cs="Arial"/>
      <w:sz w:val="20"/>
      <w:szCs w:val="20"/>
      <w:lang w:val="es-ES" w:eastAsia="es-ES"/>
    </w:rPr>
  </w:style>
  <w:style w:type="paragraph" w:styleId="Textodenotaderodap">
    <w:name w:val="footnote text"/>
    <w:basedOn w:val="Normal"/>
    <w:link w:val="TextodenotaderodapChar"/>
    <w:uiPriority w:val="99"/>
    <w:semiHidden/>
    <w:unhideWhenUsed/>
    <w:rsid w:val="00B229E4"/>
    <w:pPr>
      <w:spacing w:after="0" w:line="240" w:lineRule="auto"/>
      <w:ind w:firstLine="709"/>
    </w:pPr>
    <w:rPr>
      <w:rFonts w:ascii="Calibri" w:eastAsia="Calibri" w:hAnsi="Calibri" w:cs="Arial"/>
      <w:sz w:val="20"/>
      <w:szCs w:val="20"/>
      <w:lang w:eastAsia="es-ES"/>
    </w:rPr>
  </w:style>
  <w:style w:type="character" w:customStyle="1" w:styleId="TextodenotaderodapChar">
    <w:name w:val="Texto de nota de rodapé Char"/>
    <w:basedOn w:val="Fontepargpadro"/>
    <w:link w:val="Textodenotaderodap"/>
    <w:uiPriority w:val="99"/>
    <w:semiHidden/>
    <w:rsid w:val="00B229E4"/>
    <w:rPr>
      <w:rFonts w:ascii="Calibri" w:eastAsia="Calibri" w:hAnsi="Calibri" w:cs="Arial"/>
      <w:sz w:val="20"/>
      <w:szCs w:val="20"/>
      <w:lang w:val="pt-BR" w:eastAsia="es-ES"/>
    </w:rPr>
  </w:style>
  <w:style w:type="character" w:styleId="Refdenotaderodap">
    <w:name w:val="footnote reference"/>
    <w:uiPriority w:val="99"/>
    <w:semiHidden/>
    <w:unhideWhenUsed/>
    <w:rsid w:val="00B229E4"/>
    <w:rPr>
      <w:vertAlign w:val="superscript"/>
    </w:rPr>
  </w:style>
  <w:style w:type="paragraph" w:styleId="Cabealho">
    <w:name w:val="header"/>
    <w:basedOn w:val="Normal"/>
    <w:link w:val="CabealhoChar"/>
    <w:uiPriority w:val="99"/>
    <w:unhideWhenUsed/>
    <w:rsid w:val="00B229E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229E4"/>
    <w:rPr>
      <w:sz w:val="22"/>
      <w:szCs w:val="22"/>
      <w:lang w:val="pt-BR"/>
    </w:rPr>
  </w:style>
  <w:style w:type="paragraph" w:styleId="Rodap">
    <w:name w:val="footer"/>
    <w:basedOn w:val="Normal"/>
    <w:link w:val="RodapChar"/>
    <w:uiPriority w:val="99"/>
    <w:unhideWhenUsed/>
    <w:rsid w:val="00B229E4"/>
    <w:pPr>
      <w:tabs>
        <w:tab w:val="center" w:pos="4252"/>
        <w:tab w:val="right" w:pos="8504"/>
      </w:tabs>
      <w:spacing w:after="0" w:line="240" w:lineRule="auto"/>
    </w:pPr>
  </w:style>
  <w:style w:type="character" w:customStyle="1" w:styleId="RodapChar">
    <w:name w:val="Rodapé Char"/>
    <w:basedOn w:val="Fontepargpadro"/>
    <w:link w:val="Rodap"/>
    <w:uiPriority w:val="99"/>
    <w:rsid w:val="00B229E4"/>
    <w:rPr>
      <w:sz w:val="22"/>
      <w:szCs w:val="22"/>
      <w:lang w:val="pt-BR"/>
    </w:rPr>
  </w:style>
  <w:style w:type="character" w:styleId="Nmerodelinha">
    <w:name w:val="line number"/>
    <w:basedOn w:val="Fontepargpadro"/>
    <w:uiPriority w:val="99"/>
    <w:semiHidden/>
    <w:unhideWhenUsed/>
    <w:rsid w:val="00B229E4"/>
  </w:style>
  <w:style w:type="table" w:styleId="TabeladeGradeClara">
    <w:name w:val="Grid Table Light"/>
    <w:basedOn w:val="Tabelanormal"/>
    <w:uiPriority w:val="40"/>
    <w:rsid w:val="00B229E4"/>
    <w:rPr>
      <w:sz w:val="22"/>
      <w:szCs w:val="22"/>
      <w:lang w:val="pt-B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Fontepargpadro"/>
    <w:uiPriority w:val="99"/>
    <w:unhideWhenUsed/>
    <w:rsid w:val="00B229E4"/>
    <w:rPr>
      <w:color w:val="0563C1" w:themeColor="hyperlink"/>
      <w:u w:val="single"/>
    </w:rPr>
  </w:style>
  <w:style w:type="character" w:styleId="MenoPendente">
    <w:name w:val="Unresolved Mention"/>
    <w:basedOn w:val="Fontepargpadro"/>
    <w:uiPriority w:val="99"/>
    <w:semiHidden/>
    <w:unhideWhenUsed/>
    <w:rsid w:val="00B229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emf"/><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comments" Target="comments.xml"/><Relationship Id="rId9" Type="http://schemas.openxmlformats.org/officeDocument/2006/relationships/image" Target="media/image2.emf"/><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22859</Words>
  <Characters>123443</Characters>
  <Application>Microsoft Office Word</Application>
  <DocSecurity>0</DocSecurity>
  <Lines>1028</Lines>
  <Paragraphs>292</Paragraphs>
  <ScaleCrop>false</ScaleCrop>
  <Company/>
  <LinksUpToDate>false</LinksUpToDate>
  <CharactersWithSpaces>146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1</cp:revision>
  <dcterms:created xsi:type="dcterms:W3CDTF">2020-06-21T15:13:00Z</dcterms:created>
  <dcterms:modified xsi:type="dcterms:W3CDTF">2020-06-21T15:14:00Z</dcterms:modified>
</cp:coreProperties>
</file>